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29FBD134" w:rsidR="0093181D" w:rsidRPr="00D373CC" w:rsidRDefault="00670FC1" w:rsidP="006775F0">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s</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233267F2"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7F2D48">
        <w:rPr>
          <w:noProof/>
        </w:rPr>
        <w:t>January 6,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4703DE64" w:rsidR="00030BD1" w:rsidRPr="006775F0" w:rsidRDefault="009B2A6B" w:rsidP="005B6BAF">
      <w:r>
        <w:t xml:space="preserve">Measuring </w:t>
      </w:r>
      <w:r w:rsidR="00030BD1">
        <w:t xml:space="preserve">microbial growth in a mixed culture </w:t>
      </w:r>
      <w:r w:rsidR="00443E6C">
        <w:t xml:space="preserve">is laborious and expensive as it </w:t>
      </w:r>
      <w:r w:rsidR="00030BD1">
        <w:t>requires the insertion or identification of unique genotypic or phenotypic markers.</w:t>
      </w:r>
      <w:r w:rsidR="00443E6C">
        <w:t xml:space="preserve"> </w:t>
      </w:r>
      <w:r w:rsidR="006775F0">
        <w:t xml:space="preserve">We have developed </w:t>
      </w:r>
      <w:r w:rsidR="006775F0">
        <w:rPr>
          <w:i/>
          <w:iCs/>
        </w:rPr>
        <w:t>Curveball</w:t>
      </w:r>
      <w:r w:rsidR="006775F0">
        <w:t xml:space="preserve"> (available at </w:t>
      </w:r>
      <w:hyperlink r:id="rId9" w:history="1">
        <w:r w:rsidR="006775F0" w:rsidRPr="006456E2">
          <w:rPr>
            <w:rStyle w:val="Hyperlink"/>
          </w:rPr>
          <w:t>http://curveball.yoavram.com</w:t>
        </w:r>
      </w:hyperlink>
      <w:r w:rsidR="00030BD1">
        <w:t xml:space="preserve">), a new method for predicting </w:t>
      </w:r>
      <w:r w:rsidR="00443E6C">
        <w:t xml:space="preserve">growth in mixed culture </w:t>
      </w:r>
      <w:r w:rsidR="00030BD1">
        <w:t xml:space="preserve">from growth curve data using a revisited population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and yeast. </w:t>
      </w:r>
      <w:r w:rsidR="00030BD1">
        <w:t xml:space="preserve">Our method </w:t>
      </w:r>
      <w:r w:rsidR="00030BD1" w:rsidRPr="00FD5DB1">
        <w:t xml:space="preserve">not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analyzing growth in mixed culture and inferring relative </w:t>
      </w:r>
      <w:r w:rsidR="00030BD1">
        <w:t xml:space="preserve">fitness </w:t>
      </w:r>
      <w:r w:rsidR="00443E6C">
        <w:t>in microbe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 and contributes to th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33005A69" w:rsidR="00D17DC9" w:rsidRDefault="00D17DC9" w:rsidP="005B6BAF">
      <w:r>
        <w:t xml:space="preserve">A key issue in </w:t>
      </w:r>
      <w:r w:rsidR="005B6BAF">
        <w:t xml:space="preserve">microbial ecology and </w:t>
      </w:r>
      <w:r>
        <w:t xml:space="preserve">evolutionary biology lies in understanding the factors underlying </w:t>
      </w:r>
      <w:r w:rsidR="005B6BAF">
        <w:t xml:space="preserve">the relationship between growth in monoculture and mixed culture. Such differences have a crucial impact on composition of microbial populations and communities and on microbial </w:t>
      </w:r>
      <w:r>
        <w:t xml:space="preserve">fitness. The advent of high-throughput experiments and omics data in microbiology yields information in unprecedented amount and detail. However, development of models for meaningful biological interpretation of this information </w:t>
      </w:r>
      <w:r w:rsidR="005B6BAF">
        <w:t>is ongoing.</w:t>
      </w:r>
    </w:p>
    <w:p w14:paraId="2F994DE7" w14:textId="5190ED95" w:rsidR="005B6BAF" w:rsidRDefault="005B6BAF" w:rsidP="005B6BAF">
      <w:pPr>
        <w:pStyle w:val="Heading2"/>
      </w:pPr>
      <w:r>
        <w:t>Predicting growth in mixed culture</w:t>
      </w:r>
    </w:p>
    <w:p w14:paraId="309D219A" w14:textId="366141DA" w:rsidR="004D4A11" w:rsidRPr="004D4A11" w:rsidRDefault="004D4A11" w:rsidP="004D4A11">
      <w:r>
        <w:t xml:space="preserve">For over a century, important discoveries have been made by studying </w:t>
      </w:r>
      <w:r>
        <w:t>growth in monoculture</w:t>
      </w:r>
      <w:r>
        <w:t xml:space="preserve"> in bacteria </w:t>
      </w:r>
      <w:r>
        <w:fldChar w:fldCharType="begin" w:fldLock="1"/>
      </w:r>
      <w:r>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fldChar w:fldCharType="separate"/>
      </w:r>
      <w:r w:rsidRPr="004D4A11">
        <w:rPr>
          <w:noProof/>
        </w:rPr>
        <w:t>(Monod 1949)</w:t>
      </w:r>
      <w:r>
        <w:fldChar w:fldCharType="end"/>
      </w:r>
      <w:r>
        <w:t xml:space="preserve"> and yeast </w:t>
      </w:r>
      <w:r>
        <w:fldChar w:fldCharType="begin" w:fldLock="1"/>
      </w:r>
      <w:r>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fldChar w:fldCharType="separate"/>
      </w:r>
      <w:r w:rsidRPr="004D4A11">
        <w:rPr>
          <w:noProof/>
        </w:rPr>
        <w:t>(Pearl 1927)</w:t>
      </w:r>
      <w:r>
        <w:fldChar w:fldCharType="end"/>
      </w:r>
      <w:r>
        <w:t xml:space="preserve">. However, growth in mixed culture is still poorly understood and often requires the construction of custom models for specific sets of species and strains </w:t>
      </w:r>
      <w:r>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plainTextFormattedCitation" : "(Yurtsev et al. 2013)" }, "properties" : { "noteIndex" : 0 }, "schema" : "https://github.com/citation-style-language/schema/raw/master/csl-citation.json" }</w:instrText>
      </w:r>
      <w:r>
        <w:fldChar w:fldCharType="separate"/>
      </w:r>
      <w:r w:rsidRPr="004D4A11">
        <w:rPr>
          <w:noProof/>
        </w:rPr>
        <w:t>(Yurtsev et al. 2013)</w:t>
      </w:r>
      <w:r>
        <w:fldChar w:fldCharType="end"/>
      </w:r>
      <w:r>
        <w:t xml:space="preserve">. </w:t>
      </w:r>
      <w:bookmarkStart w:id="0" w:name="_GoBack"/>
      <w:bookmarkEnd w:id="0"/>
    </w:p>
    <w:p w14:paraId="2DA9438B" w14:textId="305C3448" w:rsidR="005B6BAF" w:rsidRPr="005B6BAF" w:rsidRDefault="005B6BAF" w:rsidP="005B6BAF">
      <w:pPr>
        <w:pStyle w:val="Heading2"/>
      </w:pPr>
      <w:r>
        <w:t>From growth to fitness</w:t>
      </w:r>
    </w:p>
    <w:p w14:paraId="56102034" w14:textId="6BFB5607" w:rsidR="00D17DC9" w:rsidRDefault="00D17DC9" w:rsidP="00D17DC9">
      <w:r>
        <w:t xml:space="preserve">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rsidR="00E22922">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 xml:space="preserve">(Hall et </w:t>
      </w:r>
      <w:r w:rsidR="003D0164" w:rsidRPr="003D0164">
        <w:rPr>
          <w:noProof/>
        </w:rPr>
        <w:lastRenderedPageBreak/>
        <w:t>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7220AF0D"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223CEC">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4D4A11">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4D4A11" w:rsidRPr="004D4A11">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223CEC">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 xml:space="preserve">Outlook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a descriptive and predictive framework for estimating growth traits from growth dynamics, predicting competition results, and inferring relative 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lastRenderedPageBreak/>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0F58CA5C" w14:textId="50A7E5BE" w:rsidR="002B4BAE" w:rsidRDefault="002B4BAE" w:rsidP="002B4BAE">
      <w:pPr>
        <w:pStyle w:val="Heading2"/>
      </w:pPr>
      <w:r>
        <w:t>Growth curves</w:t>
      </w:r>
    </w:p>
    <w:p w14:paraId="3C9F91C4" w14:textId="02BD1D51" w:rsidR="002B4BAE" w:rsidRDefault="002B4BAE" w:rsidP="00DA15C0">
      <w:r>
        <w:t xml:space="preserve">In each experiment we grew two </w:t>
      </w:r>
      <w:r>
        <w:rPr>
          <w:i/>
          <w:iCs/>
        </w:rPr>
        <w:t>E. coli</w:t>
      </w:r>
      <w:r>
        <w:t xml:space="preserve"> strains, each labeled with a different fluorescent marker – green or red – in monoculture and 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2D9D7FB9" w14:textId="77777777" w:rsidR="002B4BAE" w:rsidRDefault="002B4BAE" w:rsidP="002B4BAE"/>
    <w:p w14:paraId="62D826DE" w14:textId="77777777" w:rsidR="002B4BAE" w:rsidRDefault="002B4BAE" w:rsidP="002B4BAE">
      <w:pPr>
        <w:keepNext/>
      </w:pPr>
      <w:r>
        <w:rPr>
          <w:noProof/>
        </w:rPr>
        <w:drawing>
          <wp:inline distT="0" distB="0" distL="0" distR="0" wp14:anchorId="51243536" wp14:editId="1819056B">
            <wp:extent cx="5262245" cy="1802765"/>
            <wp:effectExtent l="0" t="0" r="0" b="6985"/>
            <wp:docPr id="6" name="Picture 6"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2245" cy="1802765"/>
                    </a:xfrm>
                    <a:prstGeom prst="rect">
                      <a:avLst/>
                    </a:prstGeom>
                    <a:noFill/>
                    <a:ln>
                      <a:noFill/>
                    </a:ln>
                  </pic:spPr>
                </pic:pic>
              </a:graphicData>
            </a:graphic>
          </wp:inline>
        </w:drawing>
      </w:r>
    </w:p>
    <w:p w14:paraId="52D0ECA8" w14:textId="4F34ADD3" w:rsidR="002B4BAE" w:rsidRPr="002B4BAE" w:rsidRDefault="002B4BAE" w:rsidP="002B4BAE">
      <w:pPr>
        <w:pStyle w:val="Caption"/>
        <w:jc w:val="center"/>
        <w:rPr>
          <w:b w:val="0"/>
          <w:bCs w:val="0"/>
          <w:color w:val="auto"/>
        </w:rPr>
      </w:pPr>
      <w:bookmarkStart w:id="1" w:name="_Ref439852115"/>
      <w:proofErr w:type="gramStart"/>
      <w:r w:rsidRPr="002B4BAE">
        <w:rPr>
          <w:color w:val="auto"/>
        </w:rPr>
        <w:t xml:space="preserve">Figure </w:t>
      </w:r>
      <w:proofErr w:type="gramEnd"/>
      <w:r w:rsidRPr="002B4BAE">
        <w:rPr>
          <w:color w:val="auto"/>
        </w:rPr>
        <w:fldChar w:fldCharType="begin"/>
      </w:r>
      <w:r w:rsidRPr="002B4BAE">
        <w:rPr>
          <w:color w:val="auto"/>
        </w:rPr>
        <w:instrText xml:space="preserve"> SEQ Figure \* ARABIC </w:instrText>
      </w:r>
      <w:r w:rsidRPr="002B4BAE">
        <w:rPr>
          <w:color w:val="auto"/>
        </w:rPr>
        <w:fldChar w:fldCharType="separate"/>
      </w:r>
      <w:r w:rsidR="00755D4D">
        <w:rPr>
          <w:noProof/>
          <w:color w:val="auto"/>
        </w:rPr>
        <w:t>1</w:t>
      </w:r>
      <w:r w:rsidRPr="002B4BAE">
        <w:rPr>
          <w:color w:val="auto"/>
        </w:rPr>
        <w:fldChar w:fldCharType="end"/>
      </w:r>
      <w:bookmarkEnd w:id="1"/>
      <w:proofErr w:type="gramStart"/>
      <w:r>
        <w:rPr>
          <w:color w:val="auto"/>
        </w:rPr>
        <w:t>.</w:t>
      </w:r>
      <w:proofErr w:type="gramEnd"/>
      <w:r>
        <w:rPr>
          <w:color w:val="auto"/>
        </w:rPr>
        <w:t xml:space="preserve"> </w:t>
      </w:r>
      <w:proofErr w:type="gramStart"/>
      <w:r>
        <w:rPr>
          <w:color w:val="auto"/>
        </w:rPr>
        <w:t xml:space="preserve">Growth curve data from two experiments with </w:t>
      </w:r>
      <w:r>
        <w:rPr>
          <w:i/>
          <w:iCs/>
          <w:color w:val="auto"/>
        </w:rPr>
        <w:t>E. coli</w:t>
      </w:r>
      <w:r>
        <w:rPr>
          <w:color w:val="auto"/>
        </w:rPr>
        <w:t>.</w:t>
      </w:r>
      <w:proofErr w:type="gramEnd"/>
      <w:r>
        <w:rPr>
          <w:color w:val="auto"/>
        </w:rPr>
        <w:t xml:space="preserve"> </w:t>
      </w:r>
      <w:r>
        <w:rPr>
          <w:b w:val="0"/>
          <w:bCs w:val="0"/>
          <w:color w:val="auto"/>
        </w:rPr>
        <w:t xml:space="preserve">The optical density (OD) of two strains growing in monoculture (green lines for green labeled strain; red lines for red labeled strains) and mixed culture (blue lines). Each experimental replicate is represented by a separate line. </w:t>
      </w:r>
      <w:r>
        <w:rPr>
          <w:color w:val="auto"/>
        </w:rPr>
        <w:t>(A)</w:t>
      </w:r>
      <w:r>
        <w:rPr>
          <w:b w:val="0"/>
          <w:bCs w:val="0"/>
          <w:color w:val="auto"/>
        </w:rPr>
        <w:t xml:space="preserve"> Experiment started by diluting bacteria from stationary phase into fresh media. Therefore, there is a clear lag phase, which is longer for the green strain. </w:t>
      </w:r>
      <w:r>
        <w:rPr>
          <w:color w:val="auto"/>
        </w:rPr>
        <w:t>(B)</w:t>
      </w:r>
      <w:r>
        <w:rPr>
          <w:b w:val="0"/>
          <w:bCs w:val="0"/>
          <w:color w:val="auto"/>
        </w:rPr>
        <w:t xml:space="preserve"> Bacteria were diluted into fresh media before experiment started and allowed to adjust to growth for 4 hours. They were then diluted again into fresh media and the experiment started. Therefore, there is no observable lag phase.</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 xml:space="preserve">The </w:t>
      </w:r>
      <w:proofErr w:type="spellStart"/>
      <w:r>
        <w:t>Baranyi</w:t>
      </w:r>
      <w:proofErr w:type="spellEnd"/>
      <w:r>
        <w:t>-</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220A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m</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079D30CD"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rsidR="00A4145D">
        <w:t xml:space="preserve">. </w:t>
      </w:r>
      <w:proofErr w:type="gramStart"/>
      <w:r w:rsidR="00A4145D">
        <w:t xml:space="preserve">When </w:t>
      </w:r>
      <w:proofErr w:type="gramEnd"/>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N</m:t>
            </m:r>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200E7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m:t>
        </m:r>
        <m:r>
          <w:rPr>
            <w:rFonts w:ascii="Cambria Math" w:hAnsi="Cambria Math"/>
            <w:noProof/>
          </w:rPr>
          <m:t>m=ν+1</m:t>
        </m:r>
        <m:r>
          <w:rPr>
            <w:rFonts w:ascii="Cambria Math" w:hAnsi="Cambria Math"/>
            <w:noProof/>
          </w:rPr>
          <m:t>,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m:t>
        </m:r>
        <m:r>
          <w:rPr>
            <w:rFonts w:ascii="Cambria Math" w:hAnsi="Cambria Math"/>
          </w:rPr>
          <m:t>=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m:t>
        </m:r>
        <m:r>
          <w:rPr>
            <w:rFonts w:ascii="Cambria Math" w:hAnsi="Cambria Math"/>
          </w:rPr>
          <m:t>=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or the 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77777777" w:rsidR="008404BC" w:rsidRPr="008404BC" w:rsidRDefault="008404BC" w:rsidP="008404BC">
      <w:pPr>
        <w:pStyle w:val="Caption"/>
        <w:rPr>
          <w:b w:val="0"/>
          <w:bCs w:val="0"/>
          <w:color w:val="auto"/>
        </w:rPr>
      </w:pPr>
      <w:proofErr w:type="gramStart"/>
      <w:r w:rsidRPr="00200E78">
        <w:rPr>
          <w:color w:val="auto"/>
        </w:rPr>
        <w:t xml:space="preserve">Table </w:t>
      </w:r>
      <w:proofErr w:type="gramEnd"/>
      <w:r w:rsidRPr="00200E78">
        <w:rPr>
          <w:color w:val="auto"/>
        </w:rPr>
        <w:fldChar w:fldCharType="begin"/>
      </w:r>
      <w:r w:rsidRPr="00200E78">
        <w:rPr>
          <w:color w:val="auto"/>
        </w:rPr>
        <w:instrText xml:space="preserve"> SEQ Table \* ARABIC </w:instrText>
      </w:r>
      <w:r w:rsidRPr="00200E78">
        <w:rPr>
          <w:color w:val="auto"/>
        </w:rPr>
        <w:fldChar w:fldCharType="separate"/>
      </w:r>
      <w:r w:rsidR="007F2D48">
        <w:rPr>
          <w:noProof/>
          <w:color w:val="auto"/>
        </w:rPr>
        <w:t>1</w:t>
      </w:r>
      <w:r w:rsidRPr="00200E78">
        <w:rPr>
          <w:color w:val="auto"/>
        </w:rPr>
        <w:fldChar w:fldCharType="end"/>
      </w:r>
      <w:proofErr w:type="gramStart"/>
      <w:r>
        <w:rPr>
          <w:color w:val="auto"/>
        </w:rPr>
        <w:t>.</w:t>
      </w:r>
      <w:proofErr w:type="gramEnd"/>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5976E042" w:rsidR="00154E23" w:rsidRDefault="00C05ED5" w:rsidP="00997352">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 xml:space="preserve">Fig. </w:t>
      </w:r>
      <w:proofErr w:type="gramStart"/>
      <w:r w:rsidR="008404BC" w:rsidRPr="008404BC">
        <w:rPr>
          <w:highlight w:val="yellow"/>
        </w:rPr>
        <w:t>SX</w:t>
      </w:r>
      <w:r w:rsidR="00E74D07">
        <w:t>)</w:t>
      </w:r>
      <w:r w:rsidR="00DA15C0">
        <w:t>.</w:t>
      </w:r>
      <w:proofErr w:type="gramEnd"/>
      <w:r w:rsidR="00DA15C0">
        <w:t xml:space="preserve"> The best fit</w:t>
      </w:r>
      <w:r w:rsidR="00997352">
        <w:t xml:space="preserve"> </w:t>
      </w:r>
      <w:r w:rsidR="00DA15C0">
        <w:t xml:space="preserve">is shown in </w:t>
      </w:r>
      <w:r w:rsidR="00DA15C0">
        <w:fldChar w:fldCharType="begin"/>
      </w:r>
      <w:r w:rsidR="00DA15C0">
        <w:instrText xml:space="preserve"> REF _Ref439852214 \h </w:instrText>
      </w:r>
      <w:r w:rsidR="00DA15C0">
        <w:fldChar w:fldCharType="separate"/>
      </w:r>
      <w:r w:rsidR="007F2D48" w:rsidRPr="00DA15C0">
        <w:t xml:space="preserve">Figure </w:t>
      </w:r>
      <w:r w:rsidR="007F2D48">
        <w:rPr>
          <w:noProof/>
        </w:rPr>
        <w:t>2</w:t>
      </w:r>
      <w:r w:rsidR="00DA15C0">
        <w:fldChar w:fldCharType="end"/>
      </w:r>
      <w:r w:rsidR="00997352">
        <w:t>; the estimated growth parameters are given in Table X.</w:t>
      </w:r>
    </w:p>
    <w:p w14:paraId="4F993615" w14:textId="77777777" w:rsidR="00DA15C0" w:rsidRDefault="00DA15C0" w:rsidP="008404BC"/>
    <w:p w14:paraId="3983ED24" w14:textId="77777777" w:rsidR="00DA15C0" w:rsidRDefault="00DA15C0" w:rsidP="00DA15C0">
      <w:pPr>
        <w:keepNext/>
      </w:pPr>
      <w:r>
        <w:rPr>
          <w:noProof/>
        </w:rPr>
        <w:drawing>
          <wp:inline distT="0" distB="0" distL="0" distR="0" wp14:anchorId="0695AF6D" wp14:editId="3777AD02">
            <wp:extent cx="5262245" cy="1802765"/>
            <wp:effectExtent l="0" t="0" r="0" b="6985"/>
            <wp:docPr id="7" name="Picture 7"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curveball_project\ms\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245" cy="1802765"/>
                    </a:xfrm>
                    <a:prstGeom prst="rect">
                      <a:avLst/>
                    </a:prstGeom>
                    <a:noFill/>
                    <a:ln>
                      <a:noFill/>
                    </a:ln>
                  </pic:spPr>
                </pic:pic>
              </a:graphicData>
            </a:graphic>
          </wp:inline>
        </w:drawing>
      </w:r>
    </w:p>
    <w:p w14:paraId="152D5154" w14:textId="1FA7C775" w:rsidR="00DA15C0" w:rsidRPr="00DA15C0" w:rsidRDefault="00DA15C0" w:rsidP="007F2D48">
      <w:pPr>
        <w:pStyle w:val="Caption"/>
        <w:jc w:val="center"/>
        <w:rPr>
          <w:color w:val="auto"/>
        </w:rPr>
      </w:pPr>
      <w:bookmarkStart w:id="2" w:name="_Ref439852214"/>
      <w:proofErr w:type="gramStart"/>
      <w:r w:rsidRPr="00DA15C0">
        <w:rPr>
          <w:color w:val="auto"/>
        </w:rPr>
        <w:t xml:space="preserve">Figure </w:t>
      </w:r>
      <w:proofErr w:type="gramEnd"/>
      <w:r w:rsidRPr="00DA15C0">
        <w:rPr>
          <w:color w:val="auto"/>
        </w:rPr>
        <w:fldChar w:fldCharType="begin"/>
      </w:r>
      <w:r w:rsidRPr="00DA15C0">
        <w:rPr>
          <w:color w:val="auto"/>
        </w:rPr>
        <w:instrText xml:space="preserve"> SEQ Figure \* ARABIC </w:instrText>
      </w:r>
      <w:r w:rsidRPr="00DA15C0">
        <w:rPr>
          <w:color w:val="auto"/>
        </w:rPr>
        <w:fldChar w:fldCharType="separate"/>
      </w:r>
      <w:r w:rsidR="00755D4D">
        <w:rPr>
          <w:noProof/>
          <w:color w:val="auto"/>
        </w:rPr>
        <w:t>2</w:t>
      </w:r>
      <w:r w:rsidRPr="00DA15C0">
        <w:rPr>
          <w:color w:val="auto"/>
        </w:rPr>
        <w:fldChar w:fldCharType="end"/>
      </w:r>
      <w:bookmarkEnd w:id="2"/>
      <w:proofErr w:type="gramStart"/>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Pr>
          <w:color w:val="auto"/>
        </w:rPr>
        <w:t>(A)</w:t>
      </w:r>
      <w:r>
        <w:rPr>
          <w:b w:val="0"/>
          <w:bCs w:val="0"/>
          <w:color w:val="auto"/>
        </w:rPr>
        <w:t xml:space="preserve"> Experiment that includes a lag phase. </w:t>
      </w:r>
      <w:r>
        <w:rPr>
          <w:color w:val="auto"/>
        </w:rPr>
        <w:t>(B)</w:t>
      </w:r>
      <w:r>
        <w:rPr>
          <w:i/>
          <w:iCs/>
          <w:color w:val="auto"/>
        </w:rPr>
        <w:t xml:space="preserve"> </w:t>
      </w:r>
      <w:r w:rsidRPr="00DA15C0">
        <w:rPr>
          <w:b w:val="0"/>
          <w:bCs w:val="0"/>
          <w:color w:val="auto"/>
        </w:rPr>
        <w:t xml:space="preserve">Experiment that doesn't include a lag phase (see </w:t>
      </w:r>
      <w:r w:rsidRPr="00DA15C0">
        <w:rPr>
          <w:b w:val="0"/>
          <w:bCs w:val="0"/>
          <w:color w:val="auto"/>
        </w:rPr>
        <w:fldChar w:fldCharType="begin"/>
      </w:r>
      <w:r w:rsidRPr="00DA15C0">
        <w:rPr>
          <w:b w:val="0"/>
          <w:bCs w:val="0"/>
          <w:color w:val="auto"/>
        </w:rPr>
        <w:instrText xml:space="preserve"> REF _Ref439852115 \h </w:instrText>
      </w:r>
      <w:r w:rsidRPr="00DA15C0">
        <w:rPr>
          <w:b w:val="0"/>
          <w:bCs w:val="0"/>
          <w:color w:val="auto"/>
        </w:rPr>
      </w:r>
      <w:r w:rsidRPr="00DA15C0">
        <w:rPr>
          <w:b w:val="0"/>
          <w:bCs w:val="0"/>
          <w:color w:val="auto"/>
        </w:rPr>
        <w:instrText xml:space="preserve"> \* MERGEFORMAT </w:instrText>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704"/>
        <w:gridCol w:w="1704"/>
        <w:gridCol w:w="1704"/>
        <w:gridCol w:w="1705"/>
        <w:gridCol w:w="1705"/>
      </w:tblGrid>
      <w:tr w:rsidR="00997352" w14:paraId="3C45AC95" w14:textId="77777777" w:rsidTr="009973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0203180C" w14:textId="10197C2B" w:rsidR="00997352" w:rsidRDefault="00997352" w:rsidP="00997352">
            <w:pPr>
              <w:ind w:firstLine="0"/>
              <w:jc w:val="center"/>
            </w:pPr>
            <w:r>
              <w:t>Parameter</w:t>
            </w:r>
          </w:p>
        </w:tc>
        <w:tc>
          <w:tcPr>
            <w:tcW w:w="1704" w:type="dxa"/>
          </w:tcPr>
          <w:p w14:paraId="4BBE23AE" w14:textId="76EEFA15"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A/Green</w:t>
            </w:r>
          </w:p>
        </w:tc>
        <w:tc>
          <w:tcPr>
            <w:tcW w:w="1704" w:type="dxa"/>
          </w:tcPr>
          <w:p w14:paraId="586BA134" w14:textId="215F2E76"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A/Red</w:t>
            </w:r>
          </w:p>
        </w:tc>
        <w:tc>
          <w:tcPr>
            <w:tcW w:w="1705" w:type="dxa"/>
          </w:tcPr>
          <w:p w14:paraId="34143450" w14:textId="42833817"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1705" w:type="dxa"/>
          </w:tcPr>
          <w:p w14:paraId="0627B489" w14:textId="3AEC37C1"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r>
      <w:tr w:rsidR="00997352" w14:paraId="242B60E5"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7FAAE8A" w14:textId="724331F6" w:rsidR="00997352" w:rsidRPr="007F2D48" w:rsidRDefault="007F2D4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m:oMathPara>
          </w:p>
        </w:tc>
        <w:tc>
          <w:tcPr>
            <w:tcW w:w="1704" w:type="dxa"/>
          </w:tcPr>
          <w:p w14:paraId="4706B8E0" w14:textId="61723D5F"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125</w:t>
            </w:r>
          </w:p>
        </w:tc>
        <w:tc>
          <w:tcPr>
            <w:tcW w:w="1704" w:type="dxa"/>
          </w:tcPr>
          <w:p w14:paraId="67EF53EC" w14:textId="33FBA246"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124</w:t>
            </w:r>
          </w:p>
        </w:tc>
        <w:tc>
          <w:tcPr>
            <w:tcW w:w="1705" w:type="dxa"/>
          </w:tcPr>
          <w:p w14:paraId="637369D0" w14:textId="7473976A"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286</w:t>
            </w:r>
          </w:p>
        </w:tc>
        <w:tc>
          <w:tcPr>
            <w:tcW w:w="1705" w:type="dxa"/>
          </w:tcPr>
          <w:p w14:paraId="5DAF2BAC" w14:textId="0A0AEA74"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23</w:t>
            </w:r>
          </w:p>
        </w:tc>
      </w:tr>
      <w:tr w:rsidR="00997352" w14:paraId="496164D8"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2F30EAE3" w14:textId="3FBB05BA" w:rsidR="00997352" w:rsidRPr="007F2D48" w:rsidRDefault="007F2D48" w:rsidP="00997352">
            <w:pPr>
              <w:ind w:firstLine="0"/>
              <w:jc w:val="center"/>
            </w:pPr>
            <m:oMathPara>
              <m:oMath>
                <m:r>
                  <m:rPr>
                    <m:sty m:val="bi"/>
                  </m:rPr>
                  <w:rPr>
                    <w:rFonts w:ascii="Cambria Math" w:hAnsi="Cambria Math"/>
                    <w:color w:val="auto"/>
                  </w:rPr>
                  <m:t>K</m:t>
                </m:r>
              </m:oMath>
            </m:oMathPara>
          </w:p>
        </w:tc>
        <w:tc>
          <w:tcPr>
            <w:tcW w:w="1704" w:type="dxa"/>
          </w:tcPr>
          <w:p w14:paraId="02AFDB10" w14:textId="76A962CA"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0.528</w:t>
            </w:r>
          </w:p>
        </w:tc>
        <w:tc>
          <w:tcPr>
            <w:tcW w:w="1704" w:type="dxa"/>
          </w:tcPr>
          <w:p w14:paraId="2F73AB10" w14:textId="578D3876"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0.65</w:t>
            </w:r>
          </w:p>
        </w:tc>
        <w:tc>
          <w:tcPr>
            <w:tcW w:w="1705" w:type="dxa"/>
          </w:tcPr>
          <w:p w14:paraId="03764BC7" w14:textId="1184AF67"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0.619</w:t>
            </w:r>
          </w:p>
        </w:tc>
        <w:tc>
          <w:tcPr>
            <w:tcW w:w="1705" w:type="dxa"/>
          </w:tcPr>
          <w:p w14:paraId="6C45B5EE" w14:textId="5FD1246D"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0.631</w:t>
            </w:r>
          </w:p>
        </w:tc>
      </w:tr>
      <w:tr w:rsidR="00997352" w14:paraId="24C25DCB"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8669633" w14:textId="5A2DE39A" w:rsidR="00997352" w:rsidRPr="007F2D48" w:rsidRDefault="007F2D48" w:rsidP="00997352">
            <w:pPr>
              <w:ind w:firstLine="0"/>
              <w:jc w:val="center"/>
            </w:pPr>
            <m:oMathPara>
              <m:oMath>
                <m:r>
                  <m:rPr>
                    <m:sty m:val="bi"/>
                  </m:rPr>
                  <w:rPr>
                    <w:rFonts w:ascii="Cambria Math" w:hAnsi="Cambria Math"/>
                    <w:color w:val="auto"/>
                  </w:rPr>
                  <m:t>r</m:t>
                </m:r>
              </m:oMath>
            </m:oMathPara>
          </w:p>
        </w:tc>
        <w:tc>
          <w:tcPr>
            <w:tcW w:w="1704" w:type="dxa"/>
          </w:tcPr>
          <w:p w14:paraId="529CF34D" w14:textId="14241409"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265</w:t>
            </w:r>
            <w:r w:rsidR="007F2D48">
              <w:t>±0</w:t>
            </w:r>
          </w:p>
        </w:tc>
        <w:tc>
          <w:tcPr>
            <w:tcW w:w="1704" w:type="dxa"/>
          </w:tcPr>
          <w:p w14:paraId="6A2EA377" w14:textId="28DD0E75"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587±0.003</w:t>
            </w:r>
          </w:p>
        </w:tc>
        <w:tc>
          <w:tcPr>
            <w:tcW w:w="1705" w:type="dxa"/>
          </w:tcPr>
          <w:p w14:paraId="1A420BE9" w14:textId="7F001184" w:rsidR="00997352" w:rsidRDefault="007F2D48" w:rsidP="007F2D48">
            <w:pPr>
              <w:ind w:firstLine="0"/>
              <w:jc w:val="center"/>
              <w:cnfStyle w:val="000000100000" w:firstRow="0" w:lastRow="0" w:firstColumn="0" w:lastColumn="0" w:oddVBand="0" w:evenVBand="0" w:oddHBand="1" w:evenHBand="0" w:firstRowFirstColumn="0" w:firstRowLastColumn="0" w:lastRowFirstColumn="0" w:lastRowLastColumn="0"/>
            </w:pPr>
            <w:r>
              <w:t>0.304±0.012</w:t>
            </w:r>
          </w:p>
        </w:tc>
        <w:tc>
          <w:tcPr>
            <w:tcW w:w="1705" w:type="dxa"/>
          </w:tcPr>
          <w:p w14:paraId="72CFB0E6" w14:textId="22E9B45C"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483±0.017</w:t>
            </w:r>
          </w:p>
        </w:tc>
      </w:tr>
      <w:tr w:rsidR="00997352" w14:paraId="451EF5B9"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4F950059" w14:textId="5A7408A0" w:rsidR="00997352" w:rsidRPr="007F2D48" w:rsidRDefault="007F2D48" w:rsidP="00997352">
            <w:pPr>
              <w:ind w:firstLine="0"/>
              <w:jc w:val="center"/>
            </w:pPr>
            <m:oMathPara>
              <m:oMath>
                <m:r>
                  <m:rPr>
                    <m:sty m:val="bi"/>
                  </m:rPr>
                  <w:rPr>
                    <w:rFonts w:ascii="Cambria Math" w:hAnsi="Cambria Math"/>
                    <w:color w:val="auto"/>
                  </w:rPr>
                  <m:t>ν</m:t>
                </m:r>
              </m:oMath>
            </m:oMathPara>
          </w:p>
        </w:tc>
        <w:tc>
          <w:tcPr>
            <w:tcW w:w="1704" w:type="dxa"/>
          </w:tcPr>
          <w:p w14:paraId="223B3ABD" w14:textId="6F9DDE24"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4.417</w:t>
            </w:r>
            <w:r w:rsidR="007F2D48">
              <w:t>±0</w:t>
            </w:r>
          </w:p>
        </w:tc>
        <w:tc>
          <w:tcPr>
            <w:tcW w:w="1704" w:type="dxa"/>
          </w:tcPr>
          <w:p w14:paraId="5549276C" w14:textId="66495560" w:rsidR="00997352" w:rsidRDefault="007F2D48" w:rsidP="007F2D48">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705" w:type="dxa"/>
          </w:tcPr>
          <w:p w14:paraId="727A2E00" w14:textId="40EA579C"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2.484±0.164</w:t>
            </w:r>
          </w:p>
        </w:tc>
        <w:tc>
          <w:tcPr>
            <w:tcW w:w="1705" w:type="dxa"/>
          </w:tcPr>
          <w:p w14:paraId="5443B90C" w14:textId="4E611129"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1.512±0.083</w:t>
            </w:r>
          </w:p>
        </w:tc>
      </w:tr>
      <w:tr w:rsidR="00997352" w14:paraId="362096E8"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FC5976B" w14:textId="6C7695C8" w:rsidR="00997352" w:rsidRPr="007F2D48" w:rsidRDefault="007F2D4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m:oMathPara>
          </w:p>
        </w:tc>
        <w:tc>
          <w:tcPr>
            <w:tcW w:w="1704" w:type="dxa"/>
          </w:tcPr>
          <w:p w14:paraId="6A4EBC36" w14:textId="79258E5F"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0001</w:t>
            </w:r>
            <w:r w:rsidR="007F2D48">
              <w:t>±0</w:t>
            </w:r>
          </w:p>
        </w:tc>
        <w:tc>
          <w:tcPr>
            <w:tcW w:w="1704" w:type="dxa"/>
          </w:tcPr>
          <w:p w14:paraId="69974360" w14:textId="5AF0A2A2"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008±0.006</w:t>
            </w:r>
          </w:p>
        </w:tc>
        <w:tc>
          <w:tcPr>
            <w:tcW w:w="1705" w:type="dxa"/>
          </w:tcPr>
          <w:p w14:paraId="6B0098F5" w14:textId="265D394A" w:rsidR="00997352" w:rsidRPr="007F2D48"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1705" w:type="dxa"/>
          </w:tcPr>
          <w:p w14:paraId="10F8DC1A" w14:textId="77A23452" w:rsidR="00997352" w:rsidRPr="007F2D48"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r>
      <w:tr w:rsidR="00997352" w14:paraId="64C90D8B"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1B4A045F" w14:textId="39710D35" w:rsidR="00997352" w:rsidRPr="007F2D48" w:rsidRDefault="007F2D48" w:rsidP="00997352">
            <w:pPr>
              <w:ind w:firstLine="0"/>
              <w:jc w:val="center"/>
            </w:pPr>
            <m:oMathPara>
              <m:oMath>
                <m:r>
                  <m:rPr>
                    <m:sty m:val="bi"/>
                  </m:rPr>
                  <w:rPr>
                    <w:rFonts w:ascii="Cambria Math" w:hAnsi="Cambria Math"/>
                    <w:color w:val="auto"/>
                  </w:rPr>
                  <m:t>m</m:t>
                </m:r>
              </m:oMath>
            </m:oMathPara>
          </w:p>
        </w:tc>
        <w:tc>
          <w:tcPr>
            <w:tcW w:w="1704" w:type="dxa"/>
          </w:tcPr>
          <w:p w14:paraId="01966BEF" w14:textId="18A10618"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3.316</w:t>
            </w:r>
            <w:r w:rsidR="007F2D48">
              <w:t>±0</w:t>
            </w:r>
          </w:p>
        </w:tc>
        <w:tc>
          <w:tcPr>
            <w:tcW w:w="1704" w:type="dxa"/>
          </w:tcPr>
          <w:p w14:paraId="02B764E1" w14:textId="5AB10331"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3.738±0.64</w:t>
            </w:r>
          </w:p>
        </w:tc>
        <w:tc>
          <w:tcPr>
            <w:tcW w:w="1705" w:type="dxa"/>
          </w:tcPr>
          <w:p w14:paraId="50A5AFEE" w14:textId="616B978F" w:rsidR="00997352" w:rsidRPr="007F2D48"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1705" w:type="dxa"/>
          </w:tcPr>
          <w:p w14:paraId="7F5B1888" w14:textId="24BE12CB" w:rsidR="00997352" w:rsidRPr="007F2D48" w:rsidRDefault="007F2D4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r>
      <w:tr w:rsidR="007F2D48" w14:paraId="691A4645"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6E146F3" w14:textId="76B6A806" w:rsidR="007F2D48" w:rsidRPr="007F2D48" w:rsidRDefault="007F2D48" w:rsidP="00997352">
            <w:pPr>
              <w:ind w:firstLine="0"/>
              <w:jc w:val="center"/>
              <w:rPr>
                <w:rFonts w:ascii="Times New Roman" w:eastAsia="MS Mincho" w:hAnsi="Times New Roman" w:cs="Times New Roman"/>
              </w:rPr>
            </w:pPr>
            <w:proofErr w:type="gramStart"/>
            <w:r>
              <w:rPr>
                <w:rFonts w:ascii="Times New Roman" w:eastAsia="MS Mincho" w:hAnsi="Times New Roman" w:cs="Times New Roman"/>
              </w:rPr>
              <w:t>max</w:t>
            </w:r>
            <w:proofErr w:type="gramEnd"/>
            <w:r>
              <w:rPr>
                <w:rFonts w:ascii="Times New Roman" w:eastAsia="MS Mincho" w:hAnsi="Times New Roman" w:cs="Times New Roman"/>
              </w:rPr>
              <w:t>. specific growth rate</w:t>
            </w:r>
          </w:p>
        </w:tc>
        <w:tc>
          <w:tcPr>
            <w:tcW w:w="1704" w:type="dxa"/>
          </w:tcPr>
          <w:p w14:paraId="6B6BC406" w14:textId="6CB93C4A" w:rsidR="007F2D48"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t>0.26</w:t>
            </w:r>
          </w:p>
        </w:tc>
        <w:tc>
          <w:tcPr>
            <w:tcW w:w="1704" w:type="dxa"/>
          </w:tcPr>
          <w:p w14:paraId="204BFBAA" w14:textId="3FFEA693" w:rsidR="007F2D48"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t>0.376</w:t>
            </w:r>
          </w:p>
        </w:tc>
        <w:tc>
          <w:tcPr>
            <w:tcW w:w="1705" w:type="dxa"/>
          </w:tcPr>
          <w:p w14:paraId="1E026860" w14:textId="194ACA96" w:rsidR="007F2D48" w:rsidRPr="00D372D0"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rsidRPr="00D372D0">
              <w:t>0.256</w:t>
            </w:r>
          </w:p>
        </w:tc>
        <w:tc>
          <w:tcPr>
            <w:tcW w:w="1705" w:type="dxa"/>
          </w:tcPr>
          <w:p w14:paraId="5D6AE684" w14:textId="654A9EF4" w:rsidR="007F2D48" w:rsidRPr="00D372D0" w:rsidRDefault="00D372D0" w:rsidP="007F2D48">
            <w:pPr>
              <w:keepNext/>
              <w:ind w:firstLine="0"/>
              <w:jc w:val="center"/>
              <w:cnfStyle w:val="000000100000" w:firstRow="0" w:lastRow="0" w:firstColumn="0" w:lastColumn="0" w:oddVBand="0" w:evenVBand="0" w:oddHBand="1" w:evenHBand="0" w:firstRowFirstColumn="0" w:firstRowLastColumn="0" w:lastRowFirstColumn="0" w:lastRowLastColumn="0"/>
            </w:pPr>
            <w:r w:rsidRPr="00D372D0">
              <w:t>0.37</w:t>
            </w:r>
          </w:p>
        </w:tc>
      </w:tr>
      <w:tr w:rsidR="007F2D48" w14:paraId="5DE5D1C3"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0AFED169" w14:textId="3172353C" w:rsidR="007F2D48" w:rsidRPr="007F2D48" w:rsidRDefault="007F2D48" w:rsidP="00997352">
            <w:pPr>
              <w:ind w:firstLine="0"/>
              <w:jc w:val="center"/>
              <w:rPr>
                <w:rFonts w:ascii="Times New Roman" w:eastAsia="MS Mincho" w:hAnsi="Times New Roman" w:cs="Times New Roman"/>
              </w:rPr>
            </w:pPr>
            <w:r>
              <w:rPr>
                <w:rFonts w:ascii="Times New Roman" w:eastAsia="MS Mincho" w:hAnsi="Times New Roman" w:cs="Times New Roman"/>
              </w:rPr>
              <w:t>lag duration</w:t>
            </w:r>
          </w:p>
        </w:tc>
        <w:tc>
          <w:tcPr>
            <w:tcW w:w="1704" w:type="dxa"/>
          </w:tcPr>
          <w:p w14:paraId="6CB462FD" w14:textId="7AC0D4E6" w:rsidR="007F2D48"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t>3.796</w:t>
            </w:r>
          </w:p>
        </w:tc>
        <w:tc>
          <w:tcPr>
            <w:tcW w:w="1704" w:type="dxa"/>
          </w:tcPr>
          <w:p w14:paraId="5F466670" w14:textId="52B468B9" w:rsidR="007F2D48"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t>1.578</w:t>
            </w:r>
          </w:p>
        </w:tc>
        <w:tc>
          <w:tcPr>
            <w:tcW w:w="1705" w:type="dxa"/>
          </w:tcPr>
          <w:p w14:paraId="2AD4D17F" w14:textId="6E227412" w:rsidR="007F2D48" w:rsidRPr="00D372D0"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1705" w:type="dxa"/>
          </w:tcPr>
          <w:p w14:paraId="4175C3D0" w14:textId="3ACBC1D6" w:rsidR="007F2D48" w:rsidRPr="00D372D0" w:rsidRDefault="00D372D0" w:rsidP="007F2D48">
            <w:pPr>
              <w:keepNext/>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r>
    </w:tbl>
    <w:p w14:paraId="7383547C" w14:textId="02C1B6E7" w:rsidR="00997352" w:rsidRPr="007F2D48" w:rsidRDefault="007F2D48" w:rsidP="007F2D48">
      <w:pPr>
        <w:pStyle w:val="Caption"/>
        <w:jc w:val="center"/>
        <w:rPr>
          <w:b w:val="0"/>
          <w:bCs w:val="0"/>
          <w:color w:val="auto"/>
        </w:rPr>
      </w:pPr>
      <w:proofErr w:type="gramStart"/>
      <w:r w:rsidRPr="007F2D48">
        <w:rPr>
          <w:color w:val="auto"/>
        </w:rPr>
        <w:t xml:space="preserve">Table </w:t>
      </w:r>
      <w:r w:rsidRPr="007F2D48">
        <w:rPr>
          <w:color w:val="auto"/>
        </w:rPr>
        <w:fldChar w:fldCharType="begin"/>
      </w:r>
      <w:r w:rsidRPr="007F2D48">
        <w:rPr>
          <w:color w:val="auto"/>
        </w:rPr>
        <w:instrText xml:space="preserve"> SEQ Table \* ARABIC </w:instrText>
      </w:r>
      <w:r w:rsidRPr="007F2D48">
        <w:rPr>
          <w:color w:val="auto"/>
        </w:rPr>
        <w:fldChar w:fldCharType="separate"/>
      </w:r>
      <w:r>
        <w:rPr>
          <w:noProof/>
          <w:color w:val="auto"/>
        </w:rPr>
        <w:t>2</w:t>
      </w:r>
      <w:r w:rsidRPr="007F2D48">
        <w:rPr>
          <w:color w:val="auto"/>
        </w:rPr>
        <w:fldChar w:fldCharType="end"/>
      </w:r>
      <w:r>
        <w:rPr>
          <w:color w:val="auto"/>
        </w:rPr>
        <w:t>.</w:t>
      </w:r>
      <w:proofErr w:type="gramEnd"/>
      <w:r>
        <w:rPr>
          <w:color w:val="auto"/>
        </w:rPr>
        <w:t xml:space="preserve"> Estimated parameters from growth model fitting. </w:t>
      </w:r>
      <w:r>
        <w:rPr>
          <w:b w:val="0"/>
          <w:bCs w:val="0"/>
          <w:color w:val="auto"/>
        </w:rPr>
        <w:t xml:space="preserve">Where applicable, the estimation standard </w:t>
      </w:r>
      <w:r w:rsidRPr="007F2D48">
        <w:rPr>
          <w:b w:val="0"/>
          <w:bCs w:val="0"/>
          <w:color w:val="auto"/>
        </w:rPr>
        <w:t>deviation is given after the ± sign.</w:t>
      </w:r>
      <w:r>
        <w:rPr>
          <w:b w:val="0"/>
          <w:bCs w:val="0"/>
          <w:color w:val="auto"/>
        </w:rPr>
        <w:t xml:space="preserve"> * denotes cases where the best model had a parameter fixed. – denotes cases where the selected 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is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70FD87B0" w14:textId="00BB61E1" w:rsidR="00464BA0" w:rsidRDefault="00464BA0" w:rsidP="00507681">
      <w:pPr>
        <w:pStyle w:val="Heading2"/>
      </w:pPr>
      <w:r>
        <w:t>Competition model</w:t>
      </w:r>
    </w:p>
    <w:p w14:paraId="18A511A7" w14:textId="0FCAC075" w:rsidR="005F02B4" w:rsidRDefault="00F70C02" w:rsidP="00755D4D">
      <w:r>
        <w:t xml:space="preserve">For modeling growth in 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6042FE97" w:rsidR="00F70C02" w:rsidRPr="00507681" w:rsidRDefault="00F70C02"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0A554CB0" w:rsidR="002D475F" w:rsidRDefault="00D220AB" w:rsidP="00755D4D">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proofErr w:type="spellStart"/>
      <w:r w:rsidR="002D475F">
        <w:rPr>
          <w:i/>
          <w:iCs/>
        </w:rPr>
        <w:t>i</w:t>
      </w:r>
      <w:proofErr w:type="spellEnd"/>
      <w:r w:rsidR="002D475F">
        <w:rPr>
          <w:i/>
          <w:iCs/>
        </w:rPr>
        <w:t xml:space="preserve">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2C65F2F5" w:rsidR="00FB4568" w:rsidRDefault="00FB4568" w:rsidP="00755D4D">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55D4D">
        <w:t>A</w:t>
      </w:r>
      <w:proofErr w:type="gramStart"/>
      <w:r w:rsidR="00755D4D">
        <w:t>,C</w:t>
      </w:r>
      <w:proofErr w:type="gramEnd"/>
      <w:r w:rsidR="00353E9F">
        <w:t>)</w:t>
      </w:r>
      <w:r>
        <w:t>.</w:t>
      </w:r>
    </w:p>
    <w:p w14:paraId="2C0CE35C" w14:textId="78A3522E" w:rsidR="00353E9F" w:rsidRDefault="00353E9F" w:rsidP="00507681">
      <w:pPr>
        <w:pStyle w:val="Heading2"/>
      </w:pPr>
      <w:r>
        <w:t>Competition prediction</w:t>
      </w:r>
    </w:p>
    <w:p w14:paraId="3F886ACF" w14:textId="3367B3B5" w:rsidR="003578D2" w:rsidRDefault="00353E9F" w:rsidP="00755D4D">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755D4D">
        <w:t>experiment.</w:t>
      </w:r>
    </w:p>
    <w:p w14:paraId="71456173" w14:textId="3DD76F43" w:rsidR="002168D9" w:rsidRDefault="002168D9" w:rsidP="002168D9">
      <w:pPr>
        <w:pStyle w:val="Heading2"/>
      </w:pPr>
      <w:r>
        <w:lastRenderedPageBreak/>
        <w:t>Prediction verification</w:t>
      </w:r>
    </w:p>
    <w:p w14:paraId="5685D906" w14:textId="0A7E897C" w:rsidR="002168D9" w:rsidRDefault="00634C7E" w:rsidP="00212934">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 in set 2 we competed JM109-GFP with MG1655-</w:t>
      </w:r>
      <w:r w:rsidR="008404BC">
        <w:t>fnr</w:t>
      </w:r>
      <w:r w:rsidR="00212934">
        <w:rPr>
          <w:vertAlign w:val="superscript"/>
        </w:rPr>
        <w:t>—</w:t>
      </w:r>
      <w:r w:rsidRPr="008404BC">
        <w:t>RFP</w:t>
      </w:r>
      <w:r w:rsidR="00212934">
        <w:t xml:space="preserve"> </w:t>
      </w:r>
      <w:r w:rsidR="002168D9" w:rsidRPr="002168D9">
        <w:rPr>
          <w:highlight w:val="yellow"/>
        </w:rPr>
        <w:t>[?]</w:t>
      </w:r>
      <w:r>
        <w:t xml:space="preserve">. </w:t>
      </w:r>
    </w:p>
    <w:p w14:paraId="7076F3E1" w14:textId="1C5D3579" w:rsidR="00634C7E" w:rsidRDefault="00634C7E" w:rsidP="00755D4D">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2682370D" w14:textId="42D6EC21"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2168D9">
        <w:t>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77777777" w:rsidR="00755D4D" w:rsidRDefault="00AD6A92" w:rsidP="00755D4D">
      <w:pPr>
        <w:keepNext/>
      </w:pPr>
      <w:r>
        <w:rPr>
          <w:noProof/>
          <w:sz w:val="20"/>
          <w:szCs w:val="20"/>
        </w:rPr>
        <w:drawing>
          <wp:inline distT="0" distB="0" distL="0" distR="0" wp14:anchorId="4B6176B9" wp14:editId="03B068B3">
            <wp:extent cx="5262245" cy="3614420"/>
            <wp:effectExtent l="0" t="0" r="0" b="5080"/>
            <wp:docPr id="4" name="Picture 4"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Competition_predi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245" cy="3614420"/>
                    </a:xfrm>
                    <a:prstGeom prst="rect">
                      <a:avLst/>
                    </a:prstGeom>
                    <a:noFill/>
                    <a:ln>
                      <a:noFill/>
                    </a:ln>
                  </pic:spPr>
                </pic:pic>
              </a:graphicData>
            </a:graphic>
          </wp:inline>
        </w:drawing>
      </w:r>
    </w:p>
    <w:p w14:paraId="1D85F89C" w14:textId="227AACB7" w:rsidR="00212934" w:rsidRPr="00212934" w:rsidRDefault="00755D4D" w:rsidP="00755D4D">
      <w:pPr>
        <w:pStyle w:val="Caption"/>
        <w:rPr>
          <w:b w:val="0"/>
          <w:bCs w:val="0"/>
          <w:color w:val="auto"/>
          <w:sz w:val="20"/>
          <w:szCs w:val="20"/>
        </w:rPr>
      </w:pPr>
      <w:bookmarkStart w:id="3"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Pr="00755D4D">
        <w:rPr>
          <w:noProof/>
          <w:color w:val="auto"/>
        </w:rPr>
        <w:t>3</w:t>
      </w:r>
      <w:r w:rsidRPr="00755D4D">
        <w:rPr>
          <w:color w:val="auto"/>
        </w:rPr>
        <w:fldChar w:fldCharType="end"/>
      </w:r>
      <w:bookmarkEnd w:id="3"/>
      <w:r>
        <w:rPr>
          <w:color w:val="auto"/>
        </w:rPr>
        <w:t>.</w:t>
      </w:r>
      <w:proofErr w:type="gramEnd"/>
      <w:r w:rsidR="002D33FF" w:rsidRPr="00503DBB">
        <w:rPr>
          <w:color w:val="auto"/>
          <w:sz w:val="20"/>
          <w:szCs w:val="20"/>
        </w:rPr>
        <w:t xml:space="preserve"> </w:t>
      </w:r>
      <w:proofErr w:type="gramStart"/>
      <w:r w:rsidR="00212934" w:rsidRPr="00755D4D">
        <w:rPr>
          <w:color w:val="auto"/>
        </w:rPr>
        <w:t xml:space="preserve">Predicting results of </w:t>
      </w:r>
      <w:r w:rsidR="008C3E22" w:rsidRPr="00755D4D">
        <w:rPr>
          <w:color w:val="auto"/>
        </w:rPr>
        <w:t xml:space="preserve">competition </w:t>
      </w:r>
      <w:r w:rsidR="00212934" w:rsidRPr="00755D4D">
        <w:rPr>
          <w:color w:val="auto"/>
        </w:rPr>
        <w:t>experiments</w:t>
      </w:r>
      <w:r w:rsidR="008C3E22" w:rsidRPr="00755D4D">
        <w:rPr>
          <w:color w:val="auto"/>
        </w:rPr>
        <w:t>.</w:t>
      </w:r>
      <w:proofErr w:type="gramEnd"/>
      <w:r w:rsidR="00212934" w:rsidRPr="00755D4D">
        <w:rPr>
          <w:color w:val="auto"/>
        </w:rPr>
        <w:t xml:space="preserve"> </w:t>
      </w:r>
      <w:r w:rsidR="00212934">
        <w:rPr>
          <w:b w:val="0"/>
          <w:bCs w:val="0"/>
          <w:color w:val="auto"/>
        </w:rPr>
        <w:t xml:space="preserve">Growth of two </w:t>
      </w:r>
      <w:r w:rsidR="00212934">
        <w:rPr>
          <w:b w:val="0"/>
          <w:bCs w:val="0"/>
          <w:i/>
          <w:iCs/>
          <w:color w:val="auto"/>
        </w:rPr>
        <w:t>E. coli</w:t>
      </w:r>
      <w:r w:rsidR="00212934">
        <w:rPr>
          <w:b w:val="0"/>
          <w:bCs w:val="0"/>
          <w:color w:val="auto"/>
        </w:rPr>
        <w:t xml:space="preserve"> strains (DH5α in green vs. TG1 in red) in mixed culture, competing for resources. </w:t>
      </w:r>
      <w:r w:rsidR="00212934">
        <w:rPr>
          <w:color w:val="auto"/>
        </w:rPr>
        <w:t>(A, C</w:t>
      </w:r>
      <w:r w:rsidR="00212934" w:rsidRPr="00212934">
        <w:rPr>
          <w:color w:val="auto"/>
        </w:rPr>
        <w:t>)</w:t>
      </w:r>
      <w:r w:rsidR="00212934">
        <w:rPr>
          <w:color w:val="auto"/>
        </w:rPr>
        <w:t xml:space="preserve"> </w:t>
      </w:r>
      <w:r w:rsidR="00212934">
        <w:rPr>
          <w:b w:val="0"/>
          <w:bCs w:val="0"/>
          <w:color w:val="auto"/>
        </w:rPr>
        <w:t xml:space="preserve">Blue error bars are measured total optical density data, the solid blue line is the competition model (eq. X) fitted to the data. The black line represents the exponential model prediction; the green and red dashed lines represent the competition model prediction for each strain. </w:t>
      </w:r>
      <w:r w:rsidR="00212934">
        <w:rPr>
          <w:color w:val="auto"/>
        </w:rPr>
        <w:t xml:space="preserve">(B, D) </w:t>
      </w:r>
      <w:r w:rsidR="00212934">
        <w:rPr>
          <w:b w:val="0"/>
          <w:bCs w:val="0"/>
          <w:color w:val="auto"/>
        </w:rPr>
        <w:t xml:space="preserve">Green and red error bars are the measured frequencies of the two strains. The dashed green and red lines are the competition model prediction. The dashed black lines are the exponential model prediction. Error bars show mean values ± standard deviation. </w:t>
      </w:r>
      <w:r w:rsidR="00381281">
        <w:rPr>
          <w:b w:val="0"/>
          <w:bCs w:val="0"/>
          <w:color w:val="auto"/>
        </w:rPr>
        <w:t>Mean residual squared errors: A, 0.00012; C, 0.00011. Estimated competition coefficients: A, a</w:t>
      </w:r>
      <w:r w:rsidR="00381281">
        <w:rPr>
          <w:b w:val="0"/>
          <w:bCs w:val="0"/>
          <w:color w:val="auto"/>
          <w:vertAlign w:val="subscript"/>
        </w:rPr>
        <w:t>1</w:t>
      </w:r>
      <w:r w:rsidR="00381281">
        <w:rPr>
          <w:b w:val="0"/>
          <w:bCs w:val="0"/>
          <w:color w:val="auto"/>
        </w:rPr>
        <w:t>=10</w:t>
      </w:r>
      <w:proofErr w:type="gramStart"/>
      <w:r w:rsidR="00381281">
        <w:rPr>
          <w:b w:val="0"/>
          <w:bCs w:val="0"/>
          <w:color w:val="auto"/>
        </w:rPr>
        <w:t>,a</w:t>
      </w:r>
      <w:r w:rsidR="00381281">
        <w:rPr>
          <w:b w:val="0"/>
          <w:bCs w:val="0"/>
          <w:color w:val="auto"/>
          <w:vertAlign w:val="subscript"/>
        </w:rPr>
        <w:t>2</w:t>
      </w:r>
      <w:proofErr w:type="gramEnd"/>
      <w:r w:rsidR="00381281">
        <w:rPr>
          <w:b w:val="0"/>
          <w:bCs w:val="0"/>
          <w:color w:val="auto"/>
        </w:rPr>
        <w:t>=0.27;</w:t>
      </w:r>
      <w:r w:rsidR="00212934">
        <w:rPr>
          <w:b w:val="0"/>
          <w:bCs w:val="0"/>
          <w:color w:val="auto"/>
        </w:rPr>
        <w:t xml:space="preserve"> </w:t>
      </w:r>
      <w:r w:rsidR="00381281">
        <w:rPr>
          <w:b w:val="0"/>
          <w:bCs w:val="0"/>
          <w:color w:val="auto"/>
        </w:rPr>
        <w:t>C,</w:t>
      </w:r>
      <w:r w:rsidR="00212934">
        <w:rPr>
          <w:b w:val="0"/>
          <w:bCs w:val="0"/>
          <w:color w:val="auto"/>
        </w:rPr>
        <w:t xml:space="preserve"> </w:t>
      </w:r>
      <w:r w:rsidR="00381281">
        <w:rPr>
          <w:b w:val="0"/>
          <w:bCs w:val="0"/>
          <w:color w:val="auto"/>
        </w:rPr>
        <w:t>a</w:t>
      </w:r>
      <w:r w:rsidR="00381281">
        <w:rPr>
          <w:b w:val="0"/>
          <w:bCs w:val="0"/>
          <w:color w:val="auto"/>
          <w:vertAlign w:val="subscript"/>
        </w:rPr>
        <w:t>1</w:t>
      </w:r>
      <w:r w:rsidR="00381281">
        <w:rPr>
          <w:b w:val="0"/>
          <w:bCs w:val="0"/>
          <w:color w:val="auto"/>
        </w:rPr>
        <w:t>=3.7, a</w:t>
      </w:r>
      <w:r w:rsidR="00381281">
        <w:rPr>
          <w:b w:val="0"/>
          <w:bCs w:val="0"/>
          <w:color w:val="auto"/>
          <w:vertAlign w:val="subscript"/>
        </w:rPr>
        <w:t>2</w:t>
      </w:r>
      <w:r w:rsidR="00381281">
        <w:rPr>
          <w:b w:val="0"/>
          <w:bCs w:val="0"/>
          <w:color w:val="auto"/>
        </w:rPr>
        <w:t>=2.</w:t>
      </w:r>
    </w:p>
    <w:p w14:paraId="1BFDFE5C" w14:textId="19F1B9E6" w:rsidR="002D33FF" w:rsidRDefault="002D33FF" w:rsidP="00507681">
      <w:r>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7E901878" w14:textId="5DCEA278"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w:t>
      </w:r>
      <w:proofErr w:type="gramStart"/>
      <w:r>
        <w:t>to do</w:t>
      </w:r>
      <w:proofErr w:type="gramEnd"/>
      <w:r>
        <w:t xml:space="preserve"> this by simply measuring their densities in mono- and mixed culture, without requiring direct measurement of strain frequencies, thus allowing the estimation of fitness in a simpler, more cost-effective, way. </w:t>
      </w:r>
    </w:p>
    <w:p w14:paraId="04D6C044" w14:textId="7907A149"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44A32FD4" w:rsidR="00634C7E" w:rsidRDefault="00E95165" w:rsidP="000F5388">
      <w:r>
        <w:t xml:space="preserve">We present a </w:t>
      </w:r>
      <w:r w:rsidR="005226B0">
        <w:t xml:space="preserve">new computational </w:t>
      </w:r>
      <w:r>
        <w:t>method to predict the results of competition</w:t>
      </w:r>
      <w:r w:rsidR="007A5D05">
        <w:t>s between two strains</w:t>
      </w:r>
      <w:r>
        <w:t xml:space="preserve"> </w:t>
      </w:r>
      <w:r w:rsidR="007A5D05">
        <w:t xml:space="preserve">from </w:t>
      </w:r>
      <w:r>
        <w:t xml:space="preserve">growth curves </w:t>
      </w:r>
      <w:r w:rsidR="008F3527">
        <w:t>of mono- and mixed cultures</w:t>
      </w:r>
      <w:r w:rsidR="000F5388">
        <w:t>, without measuring frequencies of strains in mixed culture</w:t>
      </w:r>
      <w:r>
        <w:t>.</w:t>
      </w:r>
      <w:r w:rsidR="005226B0">
        <w:t xml:space="preserve"> </w:t>
      </w:r>
      <w:r w:rsidR="00634C7E">
        <w:t>We tested and verified our method, which performed well and much better than the model commonly used in the literature.</w:t>
      </w:r>
    </w:p>
    <w:p w14:paraId="5A0F99F2" w14:textId="0D9C6F2B" w:rsidR="000A6BEB" w:rsidRDefault="000A6BEB" w:rsidP="000A6BEB">
      <w:r>
        <w:t xml:space="preserve">We have recently released an open-source software package called </w:t>
      </w:r>
      <w:r w:rsidRPr="000A6BEB">
        <w:rPr>
          <w:i/>
          <w:iCs/>
        </w:rPr>
        <w:t>Curveball</w:t>
      </w:r>
      <w:r w:rsidRPr="000A6BEB">
        <w:t xml:space="preserve"> </w:t>
      </w:r>
      <w:r>
        <w:t>which implements our method (</w:t>
      </w:r>
      <w:hyperlink r:id="rId13" w:history="1">
        <w:r w:rsidRPr="006456E2">
          <w:rPr>
            <w:rStyle w:val="Hyperlink"/>
          </w:rPr>
          <w:t>http://curveball.yoavram.com</w:t>
        </w:r>
      </w:hyperlink>
      <w:r>
        <w:t xml:space="preserve"> and </w:t>
      </w:r>
      <w:hyperlink r:id="rId14"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05AAD0BD" w:rsidR="005226B0" w:rsidRDefault="005226B0" w:rsidP="00507681">
      <w:r>
        <w:t xml:space="preserve">This method </w:t>
      </w:r>
      <w:r w:rsidR="00096923">
        <w:t xml:space="preserve">should </w:t>
      </w:r>
      <w:r>
        <w:t>be useful</w:t>
      </w:r>
      <w:r w:rsidR="00145FE7">
        <w:t>,</w:t>
      </w:r>
      <w:r>
        <w:t xml:space="preserve"> because growth curve </w:t>
      </w:r>
      <w:r w:rsidR="006147AD">
        <w:t>experiments</w:t>
      </w:r>
      <w:r w:rsidR="008F3527">
        <w:t>, in which only optical density is measured,</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8F3527">
        <w:t>, in which the cell frequency or count of each strain in measured</w:t>
      </w:r>
      <w:r w:rsidR="00044070">
        <w:t xml:space="preserve"> </w:t>
      </w:r>
      <w:r w:rsidR="00044070">
        <w:fldChar w:fldCharType="begin" w:fldLock="1"/>
      </w:r>
      <w:r w:rsidR="00223CEC">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w:t>
      </w:r>
      <w:r>
        <w:lastRenderedPageBreak/>
        <w:t xml:space="preserve">than 30 minutes, after which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r w:rsidR="000A6BEB">
        <w:t xml:space="preserve"> </w:t>
      </w:r>
      <w:r w:rsidR="000A6BEB" w:rsidRPr="00FD5DB1">
        <w:t xml:space="preserve">Importantly, this 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lastRenderedPageBreak/>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14E1166D" w:rsidR="002D33FF" w:rsidRDefault="00F80CD3" w:rsidP="00051459">
      <w:pPr>
        <w:pStyle w:val="Heading1"/>
      </w:pPr>
      <w:bookmarkStart w:id="4" w:name="_Ref439853427"/>
      <w:r>
        <w:t xml:space="preserve">Materials and </w:t>
      </w:r>
      <w:r w:rsidR="00051459">
        <w:t>Methods</w:t>
      </w:r>
      <w:bookmarkEnd w:id="4"/>
    </w:p>
    <w:p w14:paraId="41E5B16A" w14:textId="7B9251F0" w:rsidR="00051459" w:rsidRDefault="00F80CD3" w:rsidP="00086EFC">
      <w:pPr>
        <w:pStyle w:val="Heading2"/>
      </w:pPr>
      <w:r>
        <w:t>Strains</w:t>
      </w:r>
      <w:r w:rsidR="00086EFC">
        <w:t xml:space="preserve"> and plasmids</w:t>
      </w:r>
    </w:p>
    <w:p w14:paraId="53E1A465" w14:textId="7CE4BC6D" w:rsidR="00F80CD3" w:rsidRDefault="00F80CD3" w:rsidP="00A558C7">
      <w:r>
        <w:t xml:space="preserve">The strains used were </w:t>
      </w:r>
      <w:r>
        <w:rPr>
          <w:i/>
          <w:iCs/>
        </w:rPr>
        <w:t xml:space="preserve">E. coli </w:t>
      </w:r>
      <w:r>
        <w:t>DH5α</w:t>
      </w:r>
      <w:r w:rsidR="00086EFC">
        <w:t xml:space="preserve"> (Berman lab, Tel-Aviv University)</w:t>
      </w:r>
      <w:r>
        <w:t>, TG1</w:t>
      </w:r>
      <w:r w:rsidR="00086EFC">
        <w:t xml:space="preserve"> (Ron lab, TAU)</w:t>
      </w:r>
      <w:r>
        <w:t>, JM109</w:t>
      </w:r>
      <w:r w:rsidR="00086EFC">
        <w:t xml:space="preserve"> (</w:t>
      </w:r>
      <w:proofErr w:type="spellStart"/>
      <w:r w:rsidR="00086EFC">
        <w:t>Nir</w:t>
      </w:r>
      <w:proofErr w:type="spellEnd"/>
      <w:r w:rsidR="00086EFC">
        <w:t xml:space="preserve"> lab, TAU), and</w:t>
      </w:r>
      <w:r w:rsidR="00A558C7">
        <w:t xml:space="preserve"> K12</w:t>
      </w:r>
      <w:r w:rsidR="00086EFC">
        <w:t xml:space="preserve"> MG1655</w:t>
      </w:r>
      <w:r w:rsidR="00A558C7">
        <w:t xml:space="preserve"> </w:t>
      </w:r>
      <w:r w:rsidR="00257515">
        <w:t>ΔFNR</w:t>
      </w:r>
      <w:r w:rsidR="00086EFC">
        <w:t xml:space="preserve"> (Ron lab, TAU)</w:t>
      </w:r>
      <w:r>
        <w:t xml:space="preserve">. </w:t>
      </w:r>
      <w:r w:rsidR="00086EFC">
        <w:t>These</w:t>
      </w:r>
      <w:r>
        <w:t xml:space="preserve"> strains were transformed </w:t>
      </w:r>
      <w:r w:rsidR="00E22922">
        <w:t>by electroporation (DH5α, TG1,</w:t>
      </w:r>
      <w:r w:rsidR="00E22922" w:rsidRPr="00E22922">
        <w:t xml:space="preserve"> </w:t>
      </w:r>
      <w:proofErr w:type="gramStart"/>
      <w:r w:rsidR="00E22922">
        <w:t>MG1655</w:t>
      </w:r>
      <w:proofErr w:type="gramEnd"/>
      <w:r w:rsidR="00E22922">
        <w:t>) or chemo</w:t>
      </w:r>
      <w:r w:rsidR="00E22922" w:rsidRPr="00E22922">
        <w:rPr>
          <w:highlight w:val="yellow"/>
        </w:rPr>
        <w:t>?</w:t>
      </w:r>
      <w:r w:rsidR="00E22922">
        <w:t xml:space="preserve"> (JM109)</w:t>
      </w:r>
      <w:r w:rsidR="00086EFC">
        <w:t xml:space="preserve"> to incorporate </w:t>
      </w:r>
      <w:r w:rsidR="00E22922">
        <w:t xml:space="preserve">plasmids, previously described in </w:t>
      </w:r>
      <w:r w:rsidR="00E22922">
        <w:fldChar w:fldCharType="begin" w:fldLock="1"/>
      </w:r>
      <w:r w:rsidR="00086EFC">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E22922">
        <w:fldChar w:fldCharType="separate"/>
      </w:r>
      <w:r w:rsidR="00E22922" w:rsidRPr="00E22922">
        <w:rPr>
          <w:noProof/>
        </w:rPr>
        <w:t>(Zelcbuch et al. 2013)</w:t>
      </w:r>
      <w:r w:rsidR="00E22922">
        <w:fldChar w:fldCharType="end"/>
      </w:r>
      <w:r w:rsidR="00E22922">
        <w:t xml:space="preserve">, which contain a GFP or RFP gene, and genes conferring </w:t>
      </w:r>
      <w:r w:rsidR="00086EFC">
        <w:t>resistance to k</w:t>
      </w:r>
      <w:r w:rsidR="00E22922">
        <w:t>anamycin</w:t>
      </w:r>
      <w:r w:rsidR="00086EFC">
        <w:t xml:space="preserve"> (</w:t>
      </w:r>
      <w:proofErr w:type="spellStart"/>
      <w:r w:rsidR="00086EFC">
        <w:t>Kan</w:t>
      </w:r>
      <w:r w:rsidR="00086EFC" w:rsidRPr="00086EFC">
        <w:rPr>
          <w:vertAlign w:val="superscript"/>
        </w:rPr>
        <w:t>R</w:t>
      </w:r>
      <w:proofErr w:type="spellEnd"/>
      <w:r w:rsidR="00086EFC">
        <w:t>)</w:t>
      </w:r>
      <w:r w:rsidR="00E22922">
        <w:t xml:space="preserve"> and </w:t>
      </w:r>
      <w:r w:rsidR="00086EFC">
        <w:t>c</w:t>
      </w:r>
      <w:r w:rsidR="00E22922">
        <w:t>hloramphenicol</w:t>
      </w:r>
      <w:r w:rsidR="00086EFC">
        <w:t xml:space="preserve"> (</w:t>
      </w:r>
      <w:proofErr w:type="spellStart"/>
      <w:r w:rsidR="00086EFC">
        <w:t>Cap</w:t>
      </w:r>
      <w:r w:rsidR="00086EFC" w:rsidRPr="00086EFC">
        <w:rPr>
          <w:vertAlign w:val="superscript"/>
        </w:rPr>
        <w:t>R</w:t>
      </w:r>
      <w:proofErr w:type="spellEnd"/>
      <w:r w:rsidR="00086EFC">
        <w:t>)</w:t>
      </w:r>
      <w:r w:rsidR="00E22922">
        <w:t>.</w:t>
      </w:r>
      <w:r w:rsidR="00086EFC">
        <w:t xml:space="preserve"> These GFP and RFP </w:t>
      </w:r>
      <w:r w:rsidR="00A558C7">
        <w:t xml:space="preserve">bearing plasmids </w:t>
      </w:r>
      <w:r w:rsidR="00086EFC">
        <w:t xml:space="preserve">were previously shown to have roughly the same effect on growth </w:t>
      </w:r>
      <w:r w:rsidR="00086EFC">
        <w:fldChar w:fldCharType="begin" w:fldLock="1"/>
      </w:r>
      <w:r w:rsidR="00223CEC">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086EFC">
        <w:fldChar w:fldCharType="separate"/>
      </w:r>
      <w:r w:rsidR="00086EFC" w:rsidRPr="00086EFC">
        <w:rPr>
          <w:noProof/>
        </w:rPr>
        <w:t>(Zelcbuch et al. 2013)</w:t>
      </w:r>
      <w:r w:rsidR="00086EFC">
        <w:fldChar w:fldCharType="end"/>
      </w:r>
      <w:r w:rsidR="00086EFC">
        <w:t>; we confirmed this using a growth curve assay (</w:t>
      </w:r>
      <w:r w:rsidR="00086EFC" w:rsidRPr="00086EFC">
        <w:rPr>
          <w:highlight w:val="yellow"/>
        </w:rPr>
        <w:t xml:space="preserve">Fig. </w:t>
      </w:r>
      <w:proofErr w:type="gramStart"/>
      <w:r w:rsidR="00086EFC" w:rsidRPr="00086EFC">
        <w:rPr>
          <w:highlight w:val="yellow"/>
        </w:rPr>
        <w:t>SX</w:t>
      </w:r>
      <w:r w:rsidR="00086EFC">
        <w:t>).</w:t>
      </w:r>
      <w:proofErr w:type="gramEnd"/>
      <w:r w:rsidR="00086EFC">
        <w:t xml:space="preserve"> Transformation was verified by inoculation in selective media and with fluorescent microscopy (</w:t>
      </w:r>
      <w:r w:rsidR="00A558C7">
        <w:rPr>
          <w:highlight w:val="yellow"/>
        </w:rPr>
        <w:t xml:space="preserve">Nikon </w:t>
      </w:r>
      <w:proofErr w:type="spellStart"/>
      <w:r w:rsidR="00A558C7">
        <w:rPr>
          <w:highlight w:val="yellow"/>
        </w:rPr>
        <w:t>Eclipe</w:t>
      </w:r>
      <w:proofErr w:type="spellEnd"/>
      <w:r w:rsidR="00A558C7">
        <w:rPr>
          <w:highlight w:val="yellow"/>
        </w:rPr>
        <w:t xml:space="preserve"> </w:t>
      </w:r>
      <w:proofErr w:type="spellStart"/>
      <w:r w:rsidR="00A558C7">
        <w:rPr>
          <w:highlight w:val="yellow"/>
        </w:rPr>
        <w:t>Ti</w:t>
      </w:r>
      <w:proofErr w:type="spellEnd"/>
      <w:r w:rsidR="00086EFC" w:rsidRPr="00086EFC">
        <w:rPr>
          <w:highlight w:val="yellow"/>
        </w:rPr>
        <w:t xml:space="preserve">, Fig. </w:t>
      </w:r>
      <w:proofErr w:type="gramStart"/>
      <w:r w:rsidR="00A558C7">
        <w:rPr>
          <w:highlight w:val="yellow"/>
        </w:rPr>
        <w:t>S</w:t>
      </w:r>
      <w:r w:rsidR="00086EFC" w:rsidRPr="00086EFC">
        <w:rPr>
          <w:highlight w:val="yellow"/>
        </w:rPr>
        <w:t>X</w:t>
      </w:r>
      <w:r w:rsidR="00086EFC">
        <w:t>).</w:t>
      </w:r>
      <w:proofErr w:type="gramEnd"/>
      <w:r w:rsidR="00C027C6">
        <w:t xml:space="preserve"> Frozen stocks were prepared by adding 0.5 ml from overnight culture to 0.5 ml 50% glycerol stock, freezing in liquid nitrogen, and storing in -80</w:t>
      </w:r>
      <w:r w:rsidR="00C027C6">
        <w:rPr>
          <w:rFonts w:ascii="Arial" w:hAnsi="Arial" w:cs="Arial"/>
        </w:rPr>
        <w:t>°</w:t>
      </w:r>
      <w:r w:rsidR="00C027C6">
        <w:t>C.</w:t>
      </w:r>
    </w:p>
    <w:p w14:paraId="424AED5E" w14:textId="2F2ACAC6" w:rsidR="00086EFC" w:rsidRPr="00F80CD3" w:rsidRDefault="00086EFC" w:rsidP="00086EFC">
      <w:pPr>
        <w:pStyle w:val="Heading2"/>
      </w:pPr>
      <w:r>
        <w:t>Growth media</w:t>
      </w:r>
    </w:p>
    <w:p w14:paraId="6801EF57" w14:textId="51430D65" w:rsidR="00086EFC" w:rsidRDefault="00086EFC" w:rsidP="00A558C7">
      <w:r>
        <w:t xml:space="preserve">All experiments were performed in liquid </w:t>
      </w:r>
      <w:proofErr w:type="spellStart"/>
      <w:r>
        <w:t>Lysogeny</w:t>
      </w:r>
      <w:proofErr w:type="spellEnd"/>
      <w:r>
        <w:t xml:space="preserve"> Broth (LB):</w:t>
      </w:r>
      <w:r w:rsidR="000E4439">
        <w:t xml:space="preserve"> 5 g/L </w:t>
      </w:r>
      <w:proofErr w:type="spellStart"/>
      <w:r w:rsidR="000E4439">
        <w:t>Bacto</w:t>
      </w:r>
      <w:proofErr w:type="spellEnd"/>
      <w:r w:rsidR="000E4439">
        <w:t xml:space="preserve"> yeast extract (BD 212750), 10 g/L </w:t>
      </w:r>
      <w:proofErr w:type="spellStart"/>
      <w:r w:rsidR="000E4439">
        <w:t>Bacto</w:t>
      </w:r>
      <w:proofErr w:type="spellEnd"/>
      <w:r w:rsidR="000E4439">
        <w:t xml:space="preserve"> </w:t>
      </w:r>
      <w:proofErr w:type="spellStart"/>
      <w:r w:rsidR="000E4439">
        <w:t>Tryptone</w:t>
      </w:r>
      <w:proofErr w:type="spellEnd"/>
      <w:r w:rsidR="000E4439">
        <w:t xml:space="preserve"> (BD 211705), 10 g/L </w:t>
      </w:r>
      <w:proofErr w:type="spellStart"/>
      <w:r w:rsidR="000E4439">
        <w:t>NaCl</w:t>
      </w:r>
      <w:proofErr w:type="spellEnd"/>
      <w:r w:rsidR="000E4439">
        <w:t xml:space="preserve"> (Bio-Lab CAS 764-14-5), DDW 1 L</w:t>
      </w:r>
      <w:r>
        <w:t>.</w:t>
      </w:r>
      <w:r w:rsidR="00A558C7">
        <w:t xml:space="preserve"> LB was autoclaved, and after it cooled,</w:t>
      </w:r>
      <w:r>
        <w:t xml:space="preserve"> </w:t>
      </w:r>
      <w:r w:rsidRPr="00086EFC">
        <w:t>3</w:t>
      </w:r>
      <w:r>
        <w:t>0</w:t>
      </w:r>
      <w:r w:rsidRPr="00086EFC">
        <w:t xml:space="preserve"> </w:t>
      </w:r>
      <w:proofErr w:type="spellStart"/>
      <w:r w:rsidRPr="00086EFC">
        <w:t>μg</w:t>
      </w:r>
      <w:proofErr w:type="spellEnd"/>
      <w:r w:rsidRPr="00086EFC">
        <w:t>/mL</w:t>
      </w:r>
      <w:r>
        <w:t xml:space="preserve"> kanamycin and </w:t>
      </w:r>
      <w:r w:rsidRPr="00086EFC">
        <w:t xml:space="preserve">34 </w:t>
      </w:r>
      <w:proofErr w:type="spellStart"/>
      <w:r w:rsidRPr="00086EFC">
        <w:t>μg</w:t>
      </w:r>
      <w:proofErr w:type="spellEnd"/>
      <w:r w:rsidRPr="00086EFC">
        <w:t xml:space="preserve">/mL </w:t>
      </w:r>
      <w:r>
        <w:t xml:space="preserve">chloramphenicol were added. </w:t>
      </w:r>
    </w:p>
    <w:p w14:paraId="5232A1CE" w14:textId="4D26FC7A" w:rsidR="001F25C6" w:rsidRDefault="001F25C6" w:rsidP="001F25C6">
      <w:pPr>
        <w:pStyle w:val="Heading2"/>
      </w:pPr>
      <w:r>
        <w:lastRenderedPageBreak/>
        <w:t>Growth and competition experiment</w:t>
      </w:r>
    </w:p>
    <w:p w14:paraId="1835855D" w14:textId="1E988079" w:rsidR="00C027C6" w:rsidRDefault="00C027C6" w:rsidP="000E4439">
      <w:r>
        <w:t>Strains were revived from frozen stocks and grown overnight in 3 ml LB at 30</w:t>
      </w:r>
      <w:r>
        <w:rPr>
          <w:rFonts w:ascii="Arial" w:hAnsi="Arial" w:cs="Arial"/>
        </w:rPr>
        <w:t>°</w:t>
      </w:r>
      <w:r>
        <w:t xml:space="preserve">C with shaking. Saturated overnight cultures were diluted into fresh media so that the OD will be above the OD of blank media (1:1-1:20 dilution </w:t>
      </w:r>
      <w:proofErr w:type="gramStart"/>
      <w:r>
        <w:t>rate</w:t>
      </w:r>
      <w:proofErr w:type="gramEnd"/>
      <w:r>
        <w:t>). In experiments without lag phase, the cultures were left to grow for 3-5 hours, their OD monitored until the exponential growth phase was reached. A 96-wells flat-bottom microplate</w:t>
      </w:r>
      <w:r w:rsidR="00223CEC">
        <w:t xml:space="preserve"> (</w:t>
      </w:r>
      <w:r w:rsidR="00223CEC" w:rsidRPr="000E4439">
        <w:t>Costar</w:t>
      </w:r>
      <w:r w:rsidR="00223CEC">
        <w:t>)</w:t>
      </w:r>
      <w:r>
        <w:t xml:space="preserve"> was inoculated with four cultures</w:t>
      </w:r>
      <w:r w:rsidR="00223CEC">
        <w:t xml:space="preserve">, 100 </w:t>
      </w:r>
      <w:proofErr w:type="spellStart"/>
      <w:r w:rsidR="00223CEC" w:rsidRPr="00086EFC">
        <w:t>μ</w:t>
      </w:r>
      <w:r w:rsidR="00223CEC">
        <w:t>L</w:t>
      </w:r>
      <w:proofErr w:type="spellEnd"/>
      <w:r w:rsidR="00223CEC">
        <w:t xml:space="preserve"> per well</w:t>
      </w:r>
      <w:r>
        <w:t xml:space="preserve">: </w:t>
      </w:r>
    </w:p>
    <w:p w14:paraId="35510D2B" w14:textId="700BF26A" w:rsidR="00C027C6" w:rsidRDefault="00223CEC" w:rsidP="00223CEC">
      <w:pPr>
        <w:pStyle w:val="ListParagraph"/>
        <w:numPr>
          <w:ilvl w:val="0"/>
          <w:numId w:val="1"/>
        </w:numPr>
      </w:pPr>
      <w:r>
        <w:t>36</w:t>
      </w:r>
      <w:r w:rsidR="00C027C6">
        <w:t xml:space="preserve">-48 wells </w:t>
      </w:r>
      <w:r>
        <w:t xml:space="preserve">containing </w:t>
      </w:r>
      <w:r w:rsidR="00C027C6">
        <w:t>a</w:t>
      </w:r>
      <w:r>
        <w:t xml:space="preserve"> monoculture of</w:t>
      </w:r>
      <w:r w:rsidR="00C027C6">
        <w:t xml:space="preserve"> </w:t>
      </w:r>
      <w:r>
        <w:t xml:space="preserve">a </w:t>
      </w:r>
      <w:r w:rsidR="00C027C6">
        <w:t>GFP-labeled strain</w:t>
      </w:r>
    </w:p>
    <w:p w14:paraId="23AE6DC9" w14:textId="79061906" w:rsidR="00C027C6" w:rsidRDefault="00223CEC" w:rsidP="00223CEC">
      <w:pPr>
        <w:pStyle w:val="ListParagraph"/>
        <w:numPr>
          <w:ilvl w:val="0"/>
          <w:numId w:val="1"/>
        </w:numPr>
      </w:pPr>
      <w:r>
        <w:t>34-46</w:t>
      </w:r>
      <w:r w:rsidR="00C027C6">
        <w:t xml:space="preserve"> wells </w:t>
      </w:r>
      <w:r>
        <w:t xml:space="preserve">containing a monoculture of a </w:t>
      </w:r>
      <w:r w:rsidR="00C027C6">
        <w:t>RFP-labeled strain</w:t>
      </w:r>
    </w:p>
    <w:p w14:paraId="783F58CD" w14:textId="0D6CBD84" w:rsidR="00C027C6" w:rsidRDefault="00223CEC" w:rsidP="00223CEC">
      <w:pPr>
        <w:pStyle w:val="ListParagraph"/>
        <w:numPr>
          <w:ilvl w:val="0"/>
          <w:numId w:val="1"/>
        </w:numPr>
      </w:pPr>
      <w:r>
        <w:t>48-72 wells containing a mixed culture of both GFP- and RFP-labeled strains</w:t>
      </w:r>
    </w:p>
    <w:p w14:paraId="1FDE2643" w14:textId="21DB61B0" w:rsidR="00C027C6" w:rsidRDefault="00C027C6" w:rsidP="00C027C6">
      <w:pPr>
        <w:pStyle w:val="ListParagraph"/>
        <w:numPr>
          <w:ilvl w:val="0"/>
          <w:numId w:val="1"/>
        </w:numPr>
      </w:pPr>
      <w:r>
        <w:t>2 wells with blank media</w:t>
      </w:r>
    </w:p>
    <w:p w14:paraId="163C6CFA" w14:textId="44B79742" w:rsidR="00223CEC" w:rsidRDefault="00223CEC" w:rsidP="000E4439">
      <w:pPr>
        <w:ind w:firstLine="0"/>
        <w:rPr>
          <w:vertAlign w:val="subscript"/>
        </w:rPr>
      </w:pPr>
      <w:r>
        <w:t xml:space="preserve">The microplate was covered with </w:t>
      </w:r>
      <w:r w:rsidR="000E4439">
        <w:t xml:space="preserve">a </w:t>
      </w:r>
      <w:r w:rsidR="001F25C6">
        <w:t>sealing</w:t>
      </w:r>
      <w:r w:rsidR="000E4439">
        <w:t xml:space="preserve"> membrane (Easy-Breathe, Sigma-Aldrich Z380059-1PAK) </w:t>
      </w:r>
      <w:r>
        <w:t>and incubated at 30</w:t>
      </w:r>
      <w:r>
        <w:rPr>
          <w:rFonts w:ascii="Arial" w:hAnsi="Arial" w:cs="Arial"/>
        </w:rPr>
        <w:t>°</w:t>
      </w:r>
      <w:r>
        <w:t>C in a</w:t>
      </w:r>
      <w:r w:rsidR="000E4439">
        <w:t>n</w:t>
      </w:r>
      <w:r>
        <w:t xml:space="preserve"> automatic microplate reader</w:t>
      </w:r>
      <w:r w:rsidR="000E4439">
        <w:t xml:space="preserve"> (</w:t>
      </w:r>
      <w:proofErr w:type="spellStart"/>
      <w:r w:rsidR="000E4439">
        <w:t>Tecan</w:t>
      </w:r>
      <w:proofErr w:type="spellEnd"/>
      <w:r w:rsidR="000E4439">
        <w:t xml:space="preserve"> infinite F200 Pro)</w:t>
      </w:r>
      <w:r>
        <w:t xml:space="preserve">. </w:t>
      </w:r>
      <w:r w:rsidRPr="000E4439">
        <w:t>OD</w:t>
      </w:r>
      <w:r w:rsidR="000E4439" w:rsidRPr="000E4439">
        <w:rPr>
          <w:vertAlign w:val="subscript"/>
        </w:rPr>
        <w:t>595</w:t>
      </w:r>
      <w:r>
        <w:t xml:space="preserve"> </w:t>
      </w:r>
      <w:r w:rsidRPr="00223CEC">
        <w:t>readi</w:t>
      </w:r>
      <w:r>
        <w:t xml:space="preserve">ngs were taken </w:t>
      </w:r>
      <w:r w:rsidRPr="00257515">
        <w:t>every 1</w:t>
      </w:r>
      <w:r w:rsidR="00257515" w:rsidRPr="00257515">
        <w:t>0</w:t>
      </w:r>
      <w:r w:rsidRPr="00257515">
        <w:t xml:space="preserve"> minutes</w:t>
      </w:r>
      <w:r>
        <w:t xml:space="preserve"> with continuous shaking between readings.</w:t>
      </w:r>
    </w:p>
    <w:p w14:paraId="4B08723B" w14:textId="1C69A94E" w:rsidR="00086EFC" w:rsidRDefault="00223CEC" w:rsidP="001F25C6">
      <w:r>
        <w:t xml:space="preserve">Samples were taken from the </w:t>
      </w:r>
      <w:r w:rsidR="001F25C6">
        <w:t xml:space="preserve">incubated </w:t>
      </w:r>
      <w:r>
        <w:t>microplate at the beginning of the experiment and roughly once an hour for 6-8 hours: 1-1</w:t>
      </w:r>
      <w:r w:rsidR="001F25C6">
        <w:t>0 µL were removed from 4 wells (different wells for each sample)</w:t>
      </w:r>
      <w:r>
        <w:t>, and diluted into</w:t>
      </w:r>
      <w:r w:rsidR="001F25C6">
        <w:t xml:space="preserve"> cold</w:t>
      </w:r>
      <w:r>
        <w:t xml:space="preserve"> buffer (</w:t>
      </w:r>
      <w:r w:rsidR="000E4439" w:rsidRPr="000E4439">
        <w:t>Dulbecco's PBS, Biological Industries 02-020-1A</w:t>
      </w:r>
      <w:r w:rsidRPr="000E4439">
        <w:t xml:space="preserve">, filtered with </w:t>
      </w:r>
      <w:r w:rsidR="000E4439" w:rsidRPr="000E4439">
        <w:t>a 0.22 µm syringe-driven filter, JET BIOFIL FCA-206-030</w:t>
      </w:r>
      <w:r>
        <w:t>). These samples were stored in 4</w:t>
      </w:r>
      <w:r>
        <w:rPr>
          <w:rFonts w:ascii="Arial" w:hAnsi="Arial" w:cs="Arial"/>
        </w:rPr>
        <w:t>°</w:t>
      </w:r>
      <w:r>
        <w:t xml:space="preserve">C </w:t>
      </w:r>
      <w:r w:rsidR="001F25C6">
        <w:t xml:space="preserve">for </w:t>
      </w:r>
      <w:r>
        <w:t>up to two hours and then analyzed with a fluorescent cell sorter (</w:t>
      </w:r>
      <w:proofErr w:type="spellStart"/>
      <w:r w:rsidR="000E4439">
        <w:t>Miltenyi</w:t>
      </w:r>
      <w:proofErr w:type="spellEnd"/>
      <w:r w:rsidR="000E4439">
        <w:t xml:space="preserve"> </w:t>
      </w:r>
      <w:proofErr w:type="spellStart"/>
      <w:r w:rsidR="000E4439">
        <w:t>Biotec</w:t>
      </w:r>
      <w:proofErr w:type="spellEnd"/>
      <w:r w:rsidR="000E4439">
        <w:t xml:space="preserve"> </w:t>
      </w:r>
      <w:proofErr w:type="spellStart"/>
      <w:r>
        <w:t>MACSQuant</w:t>
      </w:r>
      <w:proofErr w:type="spellEnd"/>
      <w:r w:rsidR="000E4439">
        <w:t xml:space="preserve"> VYB</w:t>
      </w:r>
      <w:r>
        <w:t>) to count the number of GFP- and RFP-labe</w:t>
      </w:r>
      <w:r w:rsidR="000E4439">
        <w:t xml:space="preserve">led cells (GFP was detected </w:t>
      </w:r>
      <w:r w:rsidR="001F25C6">
        <w:t xml:space="preserve">with </w:t>
      </w:r>
      <w:r w:rsidR="000E4439">
        <w:t>the 488nm/520(50)nm FITC laser</w:t>
      </w:r>
      <w:r>
        <w:t>; RFP was detected with</w:t>
      </w:r>
      <w:r w:rsidR="000E4439">
        <w:t xml:space="preserve"> the 561nm/615(20</w:t>
      </w:r>
      <w:r>
        <w:t>)</w:t>
      </w:r>
      <w:r w:rsidR="000E4439">
        <w:t xml:space="preserve">nm </w:t>
      </w:r>
      <w:proofErr w:type="spellStart"/>
      <w:r w:rsidR="000E4439">
        <w:t>dsRed</w:t>
      </w:r>
      <w:proofErr w:type="spellEnd"/>
      <w:r w:rsidR="000E4439">
        <w:t xml:space="preserve"> laser)</w:t>
      </w:r>
      <w:r>
        <w:t xml:space="preserve">. Samples were further diluted to allow precise detection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fldChar w:fldCharType="separate"/>
      </w:r>
      <w:r w:rsidRPr="00223CEC">
        <w:rPr>
          <w:noProof/>
        </w:rPr>
        <w:t>(Gallet et al. 2012a)</w:t>
      </w:r>
      <w:r>
        <w:fldChar w:fldCharType="end"/>
      </w:r>
      <w:r w:rsidR="001F25C6">
        <w:t xml:space="preserve">, see </w:t>
      </w:r>
      <w:r w:rsidR="001F25C6" w:rsidRPr="001F25C6">
        <w:rPr>
          <w:highlight w:val="yellow"/>
        </w:rPr>
        <w:t>Table SX</w:t>
      </w:r>
      <w:r w:rsidR="001F25C6">
        <w:t xml:space="preserve"> for details</w:t>
      </w:r>
      <w:r>
        <w:t>.</w:t>
      </w:r>
    </w:p>
    <w:p w14:paraId="713B2385" w14:textId="3EF407F9" w:rsidR="00223CEC" w:rsidRDefault="00223CEC" w:rsidP="001F25C6">
      <w:r>
        <w:t xml:space="preserve">The cell sorter data was analyzed using R </w:t>
      </w:r>
      <w:r>
        <w:fldChar w:fldCharType="begin" w:fldLock="1"/>
      </w:r>
      <w:r w:rsidR="00E90C5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fldChar w:fldCharType="separate"/>
      </w:r>
      <w:r w:rsidRPr="00223CEC">
        <w:rPr>
          <w:noProof/>
        </w:rPr>
        <w:t>(R Development Core Team 2012)</w:t>
      </w:r>
      <w:r>
        <w:fldChar w:fldCharType="end"/>
      </w:r>
      <w:r>
        <w:t xml:space="preserve"> with the </w:t>
      </w:r>
      <w:proofErr w:type="spellStart"/>
      <w:r w:rsidRPr="00257515">
        <w:rPr>
          <w:i/>
          <w:iCs/>
        </w:rPr>
        <w:t>flowPeaks</w:t>
      </w:r>
      <w:proofErr w:type="spellEnd"/>
      <w:r>
        <w:t xml:space="preserve"> package</w:t>
      </w:r>
      <w:r w:rsidR="00E90C5B">
        <w:t>, an unsupervised flow cytometry clustering algorithm</w:t>
      </w:r>
      <w:r>
        <w:t xml:space="preserve"> </w:t>
      </w:r>
      <w:r w:rsidR="00E90C5B">
        <w:fldChar w:fldCharType="begin" w:fldLock="1"/>
      </w:r>
      <w:r w:rsidR="00E90C5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E90C5B">
        <w:fldChar w:fldCharType="separate"/>
      </w:r>
      <w:r w:rsidR="00E90C5B" w:rsidRPr="00E90C5B">
        <w:rPr>
          <w:noProof/>
        </w:rPr>
        <w:t>(Ge and Sealfon 2012)</w:t>
      </w:r>
      <w:r w:rsidR="00E90C5B">
        <w:fldChar w:fldCharType="end"/>
      </w:r>
      <w:r w:rsidR="00D14C66">
        <w:t xml:space="preserve">. </w:t>
      </w:r>
      <w:r w:rsidR="001F25C6">
        <w:t>The analysis scripts are included in</w:t>
      </w:r>
      <w:r w:rsidR="00D14C66">
        <w:t xml:space="preserve"> supporting files </w:t>
      </w:r>
      <w:r w:rsidR="00D14C66" w:rsidRPr="00E90C5B">
        <w:rPr>
          <w:highlight w:val="yellow"/>
        </w:rPr>
        <w:t>XXX</w:t>
      </w:r>
      <w:r w:rsidR="001F25C6">
        <w:t xml:space="preserve">; data </w:t>
      </w:r>
      <w:r w:rsidR="001F25C6" w:rsidRPr="001F25C6">
        <w:rPr>
          <w:highlight w:val="yellow"/>
        </w:rPr>
        <w:t>will be deposited in Dryad</w:t>
      </w:r>
      <w:r w:rsidR="001F25C6">
        <w:t>.</w:t>
      </w:r>
    </w:p>
    <w:p w14:paraId="0C6EB815" w14:textId="447359D6" w:rsidR="00E90C5B" w:rsidRDefault="00E90C5B" w:rsidP="000945FA">
      <w:pPr>
        <w:pStyle w:val="Heading2"/>
      </w:pPr>
      <w:r>
        <w:t>Data analysis</w:t>
      </w:r>
      <w:r w:rsidR="000945FA">
        <w:t xml:space="preserve">, </w:t>
      </w:r>
      <w:r>
        <w:t>model</w:t>
      </w:r>
      <w:r w:rsidR="000945FA">
        <w:t xml:space="preserve"> fitting and prediction, figure production</w:t>
      </w:r>
    </w:p>
    <w:p w14:paraId="6BE3A985" w14:textId="22C33D8F" w:rsidR="00814C7A" w:rsidRPr="00814C7A" w:rsidRDefault="00E90C5B" w:rsidP="001F25C6">
      <w:r>
        <w:t xml:space="preserve">Growth curve data was analyzed using </w:t>
      </w:r>
      <w:r>
        <w:rPr>
          <w:i/>
          <w:iCs/>
        </w:rPr>
        <w:t>Curveball</w:t>
      </w:r>
      <w:r>
        <w:t xml:space="preserve">, an open-source Python </w:t>
      </w:r>
      <w:r>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fldChar w:fldCharType="separate"/>
      </w:r>
      <w:r w:rsidRPr="00E90C5B">
        <w:rPr>
          <w:noProof/>
        </w:rPr>
        <w:t>(Van Rossum and others 2007)</w:t>
      </w:r>
      <w:r>
        <w:fldChar w:fldCharType="end"/>
      </w:r>
      <w:r>
        <w:t xml:space="preserve"> package that implements our new method. </w:t>
      </w:r>
      <w:r w:rsidR="00814C7A">
        <w:rPr>
          <w:i/>
          <w:iCs/>
        </w:rPr>
        <w:t>Curveball</w:t>
      </w:r>
      <w:r w:rsidR="00814C7A">
        <w:t xml:space="preserve"> </w:t>
      </w:r>
      <w:r w:rsidR="00814C7A">
        <w:lastRenderedPageBreak/>
        <w:t xml:space="preserve">includes a command line interface and therefore doesn't require programming skills. See </w:t>
      </w:r>
      <w:hyperlink r:id="rId15" w:history="1">
        <w:r w:rsidR="00814C7A" w:rsidRPr="006456E2">
          <w:rPr>
            <w:rStyle w:val="Hyperlink"/>
          </w:rPr>
          <w:t>http://curveball.yoavram.com</w:t>
        </w:r>
      </w:hyperlink>
      <w:r w:rsidR="00814C7A">
        <w:t xml:space="preserve"> or </w:t>
      </w:r>
      <w:hyperlink r:id="rId16" w:history="1">
        <w:r w:rsidR="00814C7A" w:rsidRPr="006456E2">
          <w:rPr>
            <w:rStyle w:val="Hyperlink"/>
          </w:rPr>
          <w:t>https://github.com/yoavram/curveball</w:t>
        </w:r>
      </w:hyperlink>
      <w:r w:rsidR="00814C7A">
        <w:t xml:space="preserve"> for </w:t>
      </w:r>
      <w:r w:rsidR="001F25C6">
        <w:t>an installation</w:t>
      </w:r>
      <w:r w:rsidR="00814C7A">
        <w:t xml:space="preserve"> guide and a basic tutorial.</w:t>
      </w:r>
    </w:p>
    <w:p w14:paraId="2CE49779" w14:textId="2278C0F4" w:rsidR="00E90C5B" w:rsidRDefault="00E90C5B" w:rsidP="00814C7A">
      <w:r>
        <w:rPr>
          <w:i/>
          <w:iCs/>
        </w:rPr>
        <w:t>Curveball</w:t>
      </w:r>
      <w:r>
        <w:t xml:space="preserve"> makes use of several python packages: </w:t>
      </w:r>
      <w:proofErr w:type="spellStart"/>
      <w:r>
        <w:t>NumPy</w:t>
      </w:r>
      <w:proofErr w:type="spellEnd"/>
      <w:r>
        <w:t xml:space="preserve"> </w:t>
      </w:r>
      <w:r>
        <w:fldChar w:fldCharType="begin" w:fldLock="1"/>
      </w:r>
      <w:r w:rsidR="00814C7A">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Ste\u0301fan van der Walt, Colbert, and Varoquaux 2011)" }, "properties" : { "noteIndex" : 0 }, "schema" : "https://github.com/citation-style-language/schema/raw/master/csl-citation.json" }</w:instrText>
      </w:r>
      <w:r>
        <w:fldChar w:fldCharType="separate"/>
      </w:r>
      <w:r w:rsidR="00814C7A" w:rsidRPr="00814C7A">
        <w:rPr>
          <w:noProof/>
        </w:rPr>
        <w:t>(Stéfan van der Walt, Colbert, and Varoquaux 2011)</w:t>
      </w:r>
      <w:r>
        <w:fldChar w:fldCharType="end"/>
      </w:r>
      <w:r>
        <w:t xml:space="preserve">, </w:t>
      </w:r>
      <w:proofErr w:type="spellStart"/>
      <w:r>
        <w:t>SciPy</w:t>
      </w:r>
      <w:proofErr w:type="spellEnd"/>
      <w:r>
        <w:t xml:space="preserve">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w:t>
      </w:r>
      <w:proofErr w:type="spellStart"/>
      <w:r>
        <w:t>Matplotlib</w:t>
      </w:r>
      <w:proofErr w:type="spellEnd"/>
      <w:r>
        <w:t xml:space="preserve">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rsidR="00814C7A">
        <w:t xml:space="preserve">, Pandas </w:t>
      </w:r>
      <w:r w:rsidR="00814C7A">
        <w:fldChar w:fldCharType="begin" w:fldLock="1"/>
      </w:r>
      <w:r w:rsidR="00814C7A">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814C7A">
        <w:fldChar w:fldCharType="separate"/>
      </w:r>
      <w:r w:rsidR="00814C7A" w:rsidRPr="00814C7A">
        <w:rPr>
          <w:noProof/>
        </w:rPr>
        <w:t>(McKinney 2010)</w:t>
      </w:r>
      <w:r w:rsidR="00814C7A">
        <w:fldChar w:fldCharType="end"/>
      </w:r>
      <w:r w:rsidR="00814C7A">
        <w:t xml:space="preserve">, </w:t>
      </w:r>
      <w:proofErr w:type="spellStart"/>
      <w:r w:rsidR="00814C7A">
        <w:t>Seaborn</w:t>
      </w:r>
      <w:proofErr w:type="spellEnd"/>
      <w:r w:rsidR="00814C7A">
        <w:t xml:space="preserve"> </w:t>
      </w:r>
      <w:r w:rsidR="00814C7A">
        <w:fldChar w:fldCharType="begin" w:fldLock="1"/>
      </w:r>
      <w:r w:rsidR="00814C7A">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814C7A">
        <w:fldChar w:fldCharType="separate"/>
      </w:r>
      <w:r w:rsidR="00814C7A" w:rsidRPr="00814C7A">
        <w:rPr>
          <w:noProof/>
        </w:rPr>
        <w:t>(Waskom et al. 2015)</w:t>
      </w:r>
      <w:r w:rsidR="00814C7A">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 xml:space="preserve">, and </w:t>
      </w:r>
      <w:proofErr w:type="spellStart"/>
      <w:r>
        <w:t>SymPy</w:t>
      </w:r>
      <w:proofErr w:type="spellEnd"/>
      <w:r>
        <w:t xml:space="preserve"> </w:t>
      </w:r>
      <w:r>
        <w:fldChar w:fldCharType="begin" w:fldLock="1"/>
      </w:r>
      <w:r w:rsidR="00814C7A">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14:paraId="7581083C" w14:textId="534659DB" w:rsidR="00814C7A" w:rsidRDefault="00814C7A" w:rsidP="001F25C6">
      <w:r>
        <w:t xml:space="preserve">The analysis presented in this article, including all figures, </w:t>
      </w:r>
      <w:r w:rsidR="001F25C6">
        <w:t>was</w:t>
      </w:r>
      <w:r>
        <w:t xml:space="preserve"> produce</w:t>
      </w:r>
      <w:r w:rsidR="001F25C6">
        <w:t>d</w:t>
      </w:r>
      <w:r>
        <w:t xml:space="preserve"> using a </w:t>
      </w:r>
      <w:proofErr w:type="spellStart"/>
      <w:r>
        <w:t>Jupyter</w:t>
      </w:r>
      <w:proofErr w:type="spellEnd"/>
      <w:r>
        <w:t xml:space="preserve"> notebook </w:t>
      </w:r>
      <w:r>
        <w:fldChar w:fldCharType="begin" w:fldLock="1"/>
      </w:r>
      <w:r w:rsidR="004D4A11">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fldChar w:fldCharType="separate"/>
      </w:r>
      <w:r w:rsidRPr="00814C7A">
        <w:rPr>
          <w:noProof/>
        </w:rPr>
        <w:t>(Perez and Granger 2007)</w:t>
      </w:r>
      <w:r>
        <w:fldChar w:fldCharType="end"/>
      </w:r>
      <w:r>
        <w:t xml:space="preserve">, </w:t>
      </w:r>
      <w:r w:rsidR="001F25C6">
        <w:t>available here</w:t>
      </w:r>
      <w:r>
        <w:t xml:space="preserve"> as a supporting file </w:t>
      </w:r>
      <w:r w:rsidRPr="00814C7A">
        <w:rPr>
          <w:highlight w:val="yellow"/>
        </w:rPr>
        <w:t>XXX</w:t>
      </w:r>
      <w:r>
        <w:t xml:space="preserve"> or at </w:t>
      </w:r>
      <w:r w:rsidRPr="00814C7A">
        <w:rPr>
          <w:highlight w:val="yellow"/>
        </w:rPr>
        <w:t>https://github.com/yoavram/....</w:t>
      </w:r>
    </w:p>
    <w:p w14:paraId="701ABB3D" w14:textId="77777777" w:rsidR="009C4366" w:rsidRDefault="009C4366" w:rsidP="00507681">
      <w:pPr>
        <w:pStyle w:val="Heading1"/>
      </w:pPr>
      <w:r>
        <w:t>Acknowledgments</w:t>
      </w:r>
    </w:p>
    <w:p w14:paraId="7423A734" w14:textId="145F7164" w:rsidR="00575946" w:rsidRPr="008436AC" w:rsidRDefault="009C4366" w:rsidP="00F80CD3">
      <w:pPr>
        <w:rPr>
          <w:rFonts w:ascii="Times New Roman" w:eastAsia="Times New Roman" w:hAnsi="Times New Roman" w:cs="Times New Roman"/>
        </w:rPr>
      </w:pPr>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F80CD3">
        <w:t xml:space="preserve">E. Rosenberg, </w:t>
      </w:r>
      <w:r>
        <w:t xml:space="preserve">and J. </w:t>
      </w:r>
      <w:proofErr w:type="spellStart"/>
      <w:r>
        <w:t>Masel</w:t>
      </w:r>
      <w:proofErr w:type="spellEnd"/>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77777777" w:rsidR="00960D78" w:rsidRDefault="00960D78" w:rsidP="00960D78">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fldChar w:fldCharType="separate"/>
      </w:r>
      <w:r w:rsidRPr="00DA4024">
        <w:rPr>
          <w:noProof/>
        </w:rPr>
        <w:t>(Otto and Day 2007, 365)</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w:t>
      </w:r>
      <w:proofErr w:type="spellStart"/>
      <w:r>
        <w:t>surface</w:t>
      </w:r>
      <w:proofErr w:type="gramStart"/>
      <w:r>
        <w:t>:mass</w:t>
      </w:r>
      <w:proofErr w:type="spellEnd"/>
      <w:proofErr w:type="gramEnd"/>
      <w:r>
        <w:t xml:space="preserve">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960D78"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960D78"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m:t>
        </m:r>
        <m:r>
          <w:rPr>
            <w:rFonts w:ascii="Cambria Math" w:hAnsi="Cambria Math"/>
          </w:rPr>
          <m:t>N</m:t>
        </m:r>
      </m:oMath>
      <w:r>
        <w:rPr>
          <w:rFonts w:asciiTheme="minorHAnsi" w:hAnsiTheme="minorHAnsi" w:cstheme="minorBidi"/>
        </w:rPr>
        <w:t>,</w:t>
      </w:r>
    </w:p>
    <w:p w14:paraId="337356AE" w14:textId="77777777" w:rsidR="00960D78" w:rsidRDefault="00960D78" w:rsidP="00960D78">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960D78"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960D78"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960D78"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proofErr w:type="gramStart"/>
      <w:r>
        <w:t>Eq. A4 via eq. A3, which is a logistic equation and therefore has a known solution.</w:t>
      </w:r>
      <w:proofErr w:type="gramEnd"/>
      <w:r>
        <w:t xml:space="preserve">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w:t>
      </w:r>
      <w:proofErr w:type="spellStart"/>
      <w:r>
        <w:t>Baranyi</w:t>
      </w:r>
      <w:proofErr w:type="spellEnd"/>
      <w:r>
        <w:t xml:space="preserve">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bookmarkStart w:id="5" w:name="_Ref439853477"/>
      <w:r>
        <w:t>Appendix B: Mixed culture model</w:t>
      </w:r>
      <w:bookmarkEnd w:id="5"/>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960D78"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960D78"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5A15AD1D" w14:textId="05695EAA" w:rsidR="004D4A11" w:rsidRPr="004D4A11" w:rsidRDefault="00BC14C2" w:rsidP="004D4A11">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4D4A11" w:rsidRPr="004D4A11">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4D4A11" w:rsidRPr="004D4A11">
        <w:rPr>
          <w:rFonts w:ascii="Times New Roman" w:hAnsi="Times New Roman" w:cs="Times New Roman"/>
          <w:i/>
          <w:iCs/>
          <w:noProof/>
        </w:rPr>
        <w:t>Genetics</w:t>
      </w:r>
      <w:r w:rsidR="004D4A11" w:rsidRPr="004D4A11">
        <w:rPr>
          <w:rFonts w:ascii="Times New Roman" w:hAnsi="Times New Roman" w:cs="Times New Roman"/>
          <w:noProof/>
        </w:rPr>
        <w:t xml:space="preserve"> 196 (3) (January 7): 1–35. doi:10.1534/genetics.113.156190.</w:t>
      </w:r>
    </w:p>
    <w:p w14:paraId="0C9F13B2"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Baranyi, József. 1997. “Simple Is Good as Long as It Is Enough.” </w:t>
      </w:r>
      <w:r w:rsidRPr="004D4A11">
        <w:rPr>
          <w:rFonts w:ascii="Times New Roman" w:hAnsi="Times New Roman" w:cs="Times New Roman"/>
          <w:i/>
          <w:iCs/>
          <w:noProof/>
        </w:rPr>
        <w:t>Commentary</w:t>
      </w:r>
      <w:r w:rsidRPr="004D4A11">
        <w:rPr>
          <w:rFonts w:ascii="Times New Roman" w:hAnsi="Times New Roman" w:cs="Times New Roman"/>
          <w:noProof/>
        </w:rPr>
        <w:t xml:space="preserve"> (1996): 391–394. doi:10.1006/fmic.1996.0080.</w:t>
      </w:r>
    </w:p>
    <w:p w14:paraId="4DC34531"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Baranyi, József, and Terry a. Roberts. 1994. “A Dynamic Approach to Predicting Bacterial Growth in Food.” </w:t>
      </w:r>
      <w:r w:rsidRPr="004D4A11">
        <w:rPr>
          <w:rFonts w:ascii="Times New Roman" w:hAnsi="Times New Roman" w:cs="Times New Roman"/>
          <w:i/>
          <w:iCs/>
          <w:noProof/>
        </w:rPr>
        <w:t>International Journal of Food Microbiology</w:t>
      </w:r>
      <w:r w:rsidRPr="004D4A11">
        <w:rPr>
          <w:rFonts w:ascii="Times New Roman" w:hAnsi="Times New Roman" w:cs="Times New Roman"/>
          <w:noProof/>
        </w:rPr>
        <w:t xml:space="preserve"> 23: 277–294. doi:10.1016/0168-1605(94)90157-0.</w:t>
      </w:r>
    </w:p>
    <w:p w14:paraId="5742451D"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Bell, Graham. 2010. “Experimental Genomics of Fitness in Yeast.” </w:t>
      </w:r>
      <w:r w:rsidRPr="004D4A11">
        <w:rPr>
          <w:rFonts w:ascii="Times New Roman" w:hAnsi="Times New Roman" w:cs="Times New Roman"/>
          <w:i/>
          <w:iCs/>
          <w:noProof/>
        </w:rPr>
        <w:t>Proceedings of the Royal Society B: Biological Sciences</w:t>
      </w:r>
      <w:r w:rsidRPr="004D4A11">
        <w:rPr>
          <w:rFonts w:ascii="Times New Roman" w:hAnsi="Times New Roman" w:cs="Times New Roman"/>
          <w:noProof/>
        </w:rPr>
        <w:t xml:space="preserve"> 277 (1687) (May 22): 1459–1467. doi:10.1098/rspb.2009.2099.</w:t>
      </w:r>
    </w:p>
    <w:p w14:paraId="24623AFC"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Chevin, Luis-Miguel. 2011. “On Measuring Selection in Experimental Evolution.” </w:t>
      </w:r>
      <w:r w:rsidRPr="004D4A11">
        <w:rPr>
          <w:rFonts w:ascii="Times New Roman" w:hAnsi="Times New Roman" w:cs="Times New Roman"/>
          <w:i/>
          <w:iCs/>
          <w:noProof/>
        </w:rPr>
        <w:t>Biology Letters</w:t>
      </w:r>
      <w:r w:rsidRPr="004D4A11">
        <w:rPr>
          <w:rFonts w:ascii="Times New Roman" w:hAnsi="Times New Roman" w:cs="Times New Roman"/>
          <w:noProof/>
        </w:rPr>
        <w:t xml:space="preserve"> 7 (2) (April 23): 210–3. doi:10.1098/rsbl.2010.0580.</w:t>
      </w:r>
    </w:p>
    <w:p w14:paraId="677D9A07"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4D4A11">
        <w:rPr>
          <w:rFonts w:ascii="Times New Roman" w:hAnsi="Times New Roman" w:cs="Times New Roman"/>
          <w:i/>
          <w:iCs/>
          <w:noProof/>
        </w:rPr>
        <w:t>Methods in Ecology and Evolution</w:t>
      </w:r>
      <w:r w:rsidRPr="004D4A11">
        <w:rPr>
          <w:rFonts w:ascii="Times New Roman" w:hAnsi="Times New Roman" w:cs="Times New Roman"/>
          <w:noProof/>
        </w:rPr>
        <w:t xml:space="preserve"> 1 (3): 253–262. doi:10.1111/j.2041-210X.2010.00029.x.</w:t>
      </w:r>
    </w:p>
    <w:p w14:paraId="588AFF7E"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4D4A11">
        <w:rPr>
          <w:rFonts w:ascii="Times New Roman" w:hAnsi="Times New Roman" w:cs="Times New Roman"/>
          <w:i/>
          <w:iCs/>
          <w:noProof/>
        </w:rPr>
        <w:t>Plos One</w:t>
      </w:r>
      <w:r w:rsidRPr="004D4A11">
        <w:rPr>
          <w:rFonts w:ascii="Times New Roman" w:hAnsi="Times New Roman" w:cs="Times New Roman"/>
          <w:noProof/>
        </w:rPr>
        <w:t xml:space="preserve"> 10 (6): e0126915. doi:10.1371/journal.pone.0126915.</w:t>
      </w:r>
    </w:p>
    <w:p w14:paraId="677875C3"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Crow, James F., and Motoo Kimura. 1970. </w:t>
      </w:r>
      <w:r w:rsidRPr="004D4A11">
        <w:rPr>
          <w:rFonts w:ascii="Times New Roman" w:hAnsi="Times New Roman" w:cs="Times New Roman"/>
          <w:i/>
          <w:iCs/>
          <w:noProof/>
        </w:rPr>
        <w:t>An Introduction to Population Genetics Theory</w:t>
      </w:r>
      <w:r w:rsidRPr="004D4A11">
        <w:rPr>
          <w:rFonts w:ascii="Times New Roman" w:hAnsi="Times New Roman" w:cs="Times New Roman"/>
          <w:noProof/>
        </w:rPr>
        <w:t>. Minneapolis: Burgess Pub. Co.</w:t>
      </w:r>
    </w:p>
    <w:p w14:paraId="134AB6C0"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Dilao, Rui, and Tiago Domingos. 1999. “A General Approach to the Modelling of Trophic Chains.” </w:t>
      </w:r>
      <w:r w:rsidRPr="004D4A11">
        <w:rPr>
          <w:rFonts w:ascii="Times New Roman" w:hAnsi="Times New Roman" w:cs="Times New Roman"/>
          <w:i/>
          <w:iCs/>
          <w:noProof/>
        </w:rPr>
        <w:t>Ecological Modelling</w:t>
      </w:r>
      <w:r w:rsidRPr="004D4A11">
        <w:rPr>
          <w:rFonts w:ascii="Times New Roman" w:hAnsi="Times New Roman" w:cs="Times New Roman"/>
          <w:noProof/>
        </w:rPr>
        <w:t xml:space="preserve"> 132 (3): 20. doi:10.1016/S0304-3800(00)00272-6.</w:t>
      </w:r>
    </w:p>
    <w:p w14:paraId="34518F5C"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Gallet, Romain, Tim F Cooper, Santiago F Elena, and Thomas Lenormand. 2012a. “Measuring Selection Coefficients below 10-3: Method, Questions, and Prospects.” </w:t>
      </w:r>
      <w:r w:rsidRPr="004D4A11">
        <w:rPr>
          <w:rFonts w:ascii="Times New Roman" w:hAnsi="Times New Roman" w:cs="Times New Roman"/>
          <w:i/>
          <w:iCs/>
          <w:noProof/>
        </w:rPr>
        <w:t>Genetics</w:t>
      </w:r>
      <w:r w:rsidRPr="004D4A11">
        <w:rPr>
          <w:rFonts w:ascii="Times New Roman" w:hAnsi="Times New Roman" w:cs="Times New Roman"/>
          <w:noProof/>
        </w:rPr>
        <w:t xml:space="preserve"> 190 (1) (January): 175–86. doi:10.1534/genetics.111.133454.</w:t>
      </w:r>
    </w:p>
    <w:p w14:paraId="37F58B52"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Gallet, Romain, Tim F. Cooper, Santiago F. Elena, and Thomas Lenormand. 2012b. “Measuring Selection Coefficients below 10</w:t>
      </w:r>
      <w:r w:rsidRPr="004D4A11">
        <w:rPr>
          <w:rFonts w:ascii="Times New Roman" w:hAnsi="Times New Roman" w:cs="Times New Roman"/>
          <w:noProof/>
          <w:vertAlign w:val="superscript"/>
        </w:rPr>
        <w:t>-3</w:t>
      </w:r>
      <w:r w:rsidRPr="004D4A11">
        <w:rPr>
          <w:rFonts w:ascii="Times New Roman" w:hAnsi="Times New Roman" w:cs="Times New Roman"/>
          <w:noProof/>
        </w:rPr>
        <w:t xml:space="preserve">: Method, Questions, and Prospects.” </w:t>
      </w:r>
      <w:r w:rsidRPr="004D4A11">
        <w:rPr>
          <w:rFonts w:ascii="Times New Roman" w:hAnsi="Times New Roman" w:cs="Times New Roman"/>
          <w:i/>
          <w:iCs/>
          <w:noProof/>
        </w:rPr>
        <w:t>Genetics</w:t>
      </w:r>
      <w:r w:rsidRPr="004D4A11">
        <w:rPr>
          <w:rFonts w:ascii="Times New Roman" w:hAnsi="Times New Roman" w:cs="Times New Roman"/>
          <w:noProof/>
        </w:rPr>
        <w:t xml:space="preserve"> 190 (1) (January): 175–86. doi:10.1534/genetics.111.133454.</w:t>
      </w:r>
    </w:p>
    <w:p w14:paraId="61EEACE4"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Ge, Yongchao, and Stuart C. Sealfon. 2012. “flowPeaks: A Fast Unsupervised Clustering for Flow Cytometry Data via K-Means and Density Peak Finding.” </w:t>
      </w:r>
      <w:r w:rsidRPr="004D4A11">
        <w:rPr>
          <w:rFonts w:ascii="Times New Roman" w:hAnsi="Times New Roman" w:cs="Times New Roman"/>
          <w:i/>
          <w:iCs/>
          <w:noProof/>
        </w:rPr>
        <w:t>Bioinformatics</w:t>
      </w:r>
      <w:r w:rsidRPr="004D4A11">
        <w:rPr>
          <w:rFonts w:ascii="Times New Roman" w:hAnsi="Times New Roman" w:cs="Times New Roman"/>
          <w:noProof/>
        </w:rPr>
        <w:t xml:space="preserve"> 28 (15) (August 1): 2052–2058. doi:10.1093/bioinformatics/bts300.</w:t>
      </w:r>
    </w:p>
    <w:p w14:paraId="1C6B9A72"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Gilpin, Michael E., and Francisco J. Ayala. 1973. “Global Models of Growth and Competition.” </w:t>
      </w:r>
      <w:r w:rsidRPr="004D4A11">
        <w:rPr>
          <w:rFonts w:ascii="Times New Roman" w:hAnsi="Times New Roman" w:cs="Times New Roman"/>
          <w:i/>
          <w:iCs/>
          <w:noProof/>
        </w:rPr>
        <w:t>Proceedings of the National Academy of Sciences of the United States of America</w:t>
      </w:r>
      <w:r w:rsidRPr="004D4A11">
        <w:rPr>
          <w:rFonts w:ascii="Times New Roman" w:hAnsi="Times New Roman" w:cs="Times New Roman"/>
          <w:noProof/>
        </w:rPr>
        <w:t xml:space="preserve"> 70 (12 Pt 1-2): 3590–3593. doi:10.1073/pnas.70.12.3590.</w:t>
      </w:r>
    </w:p>
    <w:p w14:paraId="6710C54E"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Hall, Barry G., Hande Acar, Anna Nandipati, and Miriam Barlow. 2014. “Growth Rates Made Easy.” </w:t>
      </w:r>
      <w:r w:rsidRPr="004D4A11">
        <w:rPr>
          <w:rFonts w:ascii="Times New Roman" w:hAnsi="Times New Roman" w:cs="Times New Roman"/>
          <w:i/>
          <w:iCs/>
          <w:noProof/>
        </w:rPr>
        <w:t>Molecular Biology and Evolution</w:t>
      </w:r>
      <w:r w:rsidRPr="004D4A11">
        <w:rPr>
          <w:rFonts w:ascii="Times New Roman" w:hAnsi="Times New Roman" w:cs="Times New Roman"/>
          <w:noProof/>
        </w:rPr>
        <w:t xml:space="preserve"> 31 (1): 232–238. doi:10.1093/molbev/mst187.</w:t>
      </w:r>
    </w:p>
    <w:p w14:paraId="096E1C87"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4D4A11">
        <w:rPr>
          <w:rFonts w:ascii="Times New Roman" w:hAnsi="Times New Roman" w:cs="Times New Roman"/>
          <w:i/>
          <w:iCs/>
          <w:noProof/>
        </w:rPr>
        <w:t>Science</w:t>
      </w:r>
      <w:r w:rsidRPr="004D4A11">
        <w:rPr>
          <w:rFonts w:ascii="Times New Roman" w:hAnsi="Times New Roman" w:cs="Times New Roman"/>
          <w:noProof/>
        </w:rPr>
        <w:t xml:space="preserve"> 311 (5767) (March): 1615–7. doi:10.1126/science.1122469.</w:t>
      </w:r>
    </w:p>
    <w:p w14:paraId="60491CB1"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Hibbing, Michael E, Clay Fuqua, Matthew R Parsek, and S Brook Peterson. 2010. “Bacterial Competition: Surviving and Thriving in the Microbial Jungle.” </w:t>
      </w:r>
      <w:r w:rsidRPr="004D4A11">
        <w:rPr>
          <w:rFonts w:ascii="Times New Roman" w:hAnsi="Times New Roman" w:cs="Times New Roman"/>
          <w:i/>
          <w:iCs/>
          <w:noProof/>
        </w:rPr>
        <w:t>Nature Reviews. Microbiology</w:t>
      </w:r>
      <w:r w:rsidRPr="004D4A11">
        <w:rPr>
          <w:rFonts w:ascii="Times New Roman" w:hAnsi="Times New Roman" w:cs="Times New Roman"/>
          <w:noProof/>
        </w:rPr>
        <w:t xml:space="preserve"> 8 (1): 15–25. doi:10.1038/nrmicro2259.</w:t>
      </w:r>
    </w:p>
    <w:p w14:paraId="6FDE8E3C"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Hunter, John D. 2007. “Matplotlib: A 2D Graphics Environment.” </w:t>
      </w:r>
      <w:r w:rsidRPr="004D4A11">
        <w:rPr>
          <w:rFonts w:ascii="Times New Roman" w:hAnsi="Times New Roman" w:cs="Times New Roman"/>
          <w:i/>
          <w:iCs/>
          <w:noProof/>
        </w:rPr>
        <w:t>Computing in Science &amp; Engineering</w:t>
      </w:r>
      <w:r w:rsidRPr="004D4A11">
        <w:rPr>
          <w:rFonts w:ascii="Times New Roman" w:hAnsi="Times New Roman" w:cs="Times New Roman"/>
          <w:noProof/>
        </w:rPr>
        <w:t xml:space="preserve"> 9 (3): 90–95. doi:10.1109/MCSE.2007.55.</w:t>
      </w:r>
    </w:p>
    <w:p w14:paraId="48038F21"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Jones, Eric, Travis Oliphant, Pearu Peterson, and others. 2001. “SciPy: Open Source Scientific Tools for Python.” http://www.scipy.org/.</w:t>
      </w:r>
    </w:p>
    <w:p w14:paraId="4B96BE14"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Kass, Robert, and Adrian Raftery. 1995. “Bayes Factors.” </w:t>
      </w:r>
      <w:r w:rsidRPr="004D4A11">
        <w:rPr>
          <w:rFonts w:ascii="Times New Roman" w:hAnsi="Times New Roman" w:cs="Times New Roman"/>
          <w:i/>
          <w:iCs/>
          <w:noProof/>
        </w:rPr>
        <w:t>Journal of the American Statistical Association</w:t>
      </w:r>
      <w:r w:rsidRPr="004D4A11">
        <w:rPr>
          <w:rFonts w:ascii="Times New Roman" w:hAnsi="Times New Roman" w:cs="Times New Roman"/>
          <w:noProof/>
        </w:rPr>
        <w:t>: 773–795. doi:doi: 10.2307/2291091.</w:t>
      </w:r>
    </w:p>
    <w:p w14:paraId="7106DDFA"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4D4A11">
        <w:rPr>
          <w:rFonts w:ascii="Times New Roman" w:hAnsi="Times New Roman" w:cs="Times New Roman"/>
          <w:i/>
          <w:iCs/>
          <w:noProof/>
        </w:rPr>
        <w:t>Nature</w:t>
      </w:r>
      <w:r w:rsidRPr="004D4A11">
        <w:rPr>
          <w:rFonts w:ascii="Times New Roman" w:hAnsi="Times New Roman" w:cs="Times New Roman"/>
          <w:noProof/>
        </w:rPr>
        <w:t xml:space="preserve"> 519 (7542) (February 25): 181–186. doi:10.1038/nature14279.</w:t>
      </w:r>
    </w:p>
    <w:p w14:paraId="2F7EC26C"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Masel, Joanna. 2014. “Eco-Evolutionary ‘Fitness’ in 3 Dimensions: Absolute Growth, Absolute Efficiency, and Relative Competitiveness.” Populations and Evolution. </w:t>
      </w:r>
      <w:r w:rsidRPr="004D4A11">
        <w:rPr>
          <w:rFonts w:ascii="Times New Roman" w:hAnsi="Times New Roman" w:cs="Times New Roman"/>
          <w:i/>
          <w:iCs/>
          <w:noProof/>
        </w:rPr>
        <w:t>arXiv:1407.1024v3</w:t>
      </w:r>
      <w:r w:rsidRPr="004D4A11">
        <w:rPr>
          <w:rFonts w:ascii="Times New Roman" w:hAnsi="Times New Roman" w:cs="Times New Roman"/>
          <w:noProof/>
        </w:rPr>
        <w:t xml:space="preserve"> (July): 1–44.</w:t>
      </w:r>
    </w:p>
    <w:p w14:paraId="2CF573CA"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McKinney, Wes. 2010. “Data Structures for Statistical Computing in Python.” In </w:t>
      </w:r>
      <w:r w:rsidRPr="004D4A11">
        <w:rPr>
          <w:rFonts w:ascii="Times New Roman" w:hAnsi="Times New Roman" w:cs="Times New Roman"/>
          <w:i/>
          <w:iCs/>
          <w:noProof/>
        </w:rPr>
        <w:t>Proceedings of the 9th Python in Science Conference</w:t>
      </w:r>
      <w:r w:rsidRPr="004D4A11">
        <w:rPr>
          <w:rFonts w:ascii="Times New Roman" w:hAnsi="Times New Roman" w:cs="Times New Roman"/>
          <w:noProof/>
        </w:rPr>
        <w:t>, edited by Stéfan van der Walt and Jarrod Millman, 51–56.</w:t>
      </w:r>
    </w:p>
    <w:p w14:paraId="5F67DBF4"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Monod, Jacques. 1949. “The Growth of Bacterial Cultures.” </w:t>
      </w:r>
      <w:r w:rsidRPr="004D4A11">
        <w:rPr>
          <w:rFonts w:ascii="Times New Roman" w:hAnsi="Times New Roman" w:cs="Times New Roman"/>
          <w:i/>
          <w:iCs/>
          <w:noProof/>
        </w:rPr>
        <w:t>Annual Review of Microbiology</w:t>
      </w:r>
      <w:r w:rsidRPr="004D4A11">
        <w:rPr>
          <w:rFonts w:ascii="Times New Roman" w:hAnsi="Times New Roman" w:cs="Times New Roman"/>
          <w:noProof/>
        </w:rPr>
        <w:t xml:space="preserve"> 3 (1): 371–394. doi:10.1146/annurev.mi.03.100149.002103.</w:t>
      </w:r>
    </w:p>
    <w:p w14:paraId="2E6E1C19"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5138B99B"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Otto, Sarah P., and Troy Day. 2007. </w:t>
      </w:r>
      <w:r w:rsidRPr="004D4A11">
        <w:rPr>
          <w:rFonts w:ascii="Times New Roman" w:hAnsi="Times New Roman" w:cs="Times New Roman"/>
          <w:i/>
          <w:iCs/>
          <w:noProof/>
        </w:rPr>
        <w:t>A Biologist’s Guide to Mathematical Modeling in Ecology and Evolution</w:t>
      </w:r>
      <w:r w:rsidRPr="004D4A11">
        <w:rPr>
          <w:rFonts w:ascii="Times New Roman" w:hAnsi="Times New Roman" w:cs="Times New Roman"/>
          <w:noProof/>
        </w:rPr>
        <w:t>. Princeton University Press.</w:t>
      </w:r>
    </w:p>
    <w:p w14:paraId="083556F0"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Pearl, Raymond. 1927. “The Growth of Populations.” </w:t>
      </w:r>
      <w:r w:rsidRPr="004D4A11">
        <w:rPr>
          <w:rFonts w:ascii="Times New Roman" w:hAnsi="Times New Roman" w:cs="Times New Roman"/>
          <w:i/>
          <w:iCs/>
          <w:noProof/>
        </w:rPr>
        <w:t>The Quarterly Review of Biology</w:t>
      </w:r>
      <w:r w:rsidRPr="004D4A11">
        <w:rPr>
          <w:rFonts w:ascii="Times New Roman" w:hAnsi="Times New Roman" w:cs="Times New Roman"/>
          <w:noProof/>
        </w:rPr>
        <w:t xml:space="preserve"> 2 (4): 532–548.</w:t>
      </w:r>
    </w:p>
    <w:p w14:paraId="0154F0AF"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Perez, Fernando, and Brian E. Granger. 2007. “IPython: A System for Interactive Scientific Computing.” </w:t>
      </w:r>
      <w:r w:rsidRPr="004D4A11">
        <w:rPr>
          <w:rFonts w:ascii="Times New Roman" w:hAnsi="Times New Roman" w:cs="Times New Roman"/>
          <w:i/>
          <w:iCs/>
          <w:noProof/>
        </w:rPr>
        <w:t>Computing in Science &amp; Engineering</w:t>
      </w:r>
      <w:r w:rsidRPr="004D4A11">
        <w:rPr>
          <w:rFonts w:ascii="Times New Roman" w:hAnsi="Times New Roman" w:cs="Times New Roman"/>
          <w:noProof/>
        </w:rPr>
        <w:t xml:space="preserve"> 9 (3): 21–29. doi:10.1109/MCSE.2007.53.</w:t>
      </w:r>
    </w:p>
    <w:p w14:paraId="32A22598"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R Development Core Team. 2012. “R: A Language and Environment for Statistical Computing.” Vienna, Austria.</w:t>
      </w:r>
    </w:p>
    <w:p w14:paraId="1188FEA8"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Richards, F. J. 1959. “A Flexible Growth Function for Empirical Use.” </w:t>
      </w:r>
      <w:r w:rsidRPr="004D4A11">
        <w:rPr>
          <w:rFonts w:ascii="Times New Roman" w:hAnsi="Times New Roman" w:cs="Times New Roman"/>
          <w:i/>
          <w:iCs/>
          <w:noProof/>
        </w:rPr>
        <w:t>Journal of Experimental Botany</w:t>
      </w:r>
      <w:r w:rsidRPr="004D4A11">
        <w:rPr>
          <w:rFonts w:ascii="Times New Roman" w:hAnsi="Times New Roman" w:cs="Times New Roman"/>
          <w:noProof/>
        </w:rPr>
        <w:t xml:space="preserve"> 10 (2): 290–301. doi:10.1093/jxb/10.2.290.</w:t>
      </w:r>
    </w:p>
    <w:p w14:paraId="4F9E281E"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SymPy Development Team. 2014. “SymPy: Python Library for Symbolic Mathematics.”</w:t>
      </w:r>
    </w:p>
    <w:p w14:paraId="0175E81F"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van der Walt, Stéfan, S Chris Colbert, and Gaël Varoquaux. 2011. “The NumPy Array: A Structure for Efficient Numerical Computation.” </w:t>
      </w:r>
      <w:r w:rsidRPr="004D4A11">
        <w:rPr>
          <w:rFonts w:ascii="Times New Roman" w:hAnsi="Times New Roman" w:cs="Times New Roman"/>
          <w:i/>
          <w:iCs/>
          <w:noProof/>
        </w:rPr>
        <w:t>Computing in Science &amp; Engineering</w:t>
      </w:r>
      <w:r w:rsidRPr="004D4A11">
        <w:rPr>
          <w:rFonts w:ascii="Times New Roman" w:hAnsi="Times New Roman" w:cs="Times New Roman"/>
          <w:noProof/>
        </w:rPr>
        <w:t xml:space="preserve"> 13 (2) (March): 22–30. doi:10.1109/MCSE.2011.37.</w:t>
      </w:r>
    </w:p>
    <w:p w14:paraId="2356A7A2"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Van Rossum, Guido, and others. 2007. “Python Programming Language.” In </w:t>
      </w:r>
      <w:r w:rsidRPr="004D4A11">
        <w:rPr>
          <w:rFonts w:ascii="Times New Roman" w:hAnsi="Times New Roman" w:cs="Times New Roman"/>
          <w:i/>
          <w:iCs/>
          <w:noProof/>
        </w:rPr>
        <w:t>USENIX Annual Technical Conference</w:t>
      </w:r>
      <w:r w:rsidRPr="004D4A11">
        <w:rPr>
          <w:rFonts w:ascii="Times New Roman" w:hAnsi="Times New Roman" w:cs="Times New Roman"/>
          <w:noProof/>
        </w:rPr>
        <w:t>.</w:t>
      </w:r>
    </w:p>
    <w:p w14:paraId="4E69B86F"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Verhulst, Pierre-François. 1838. “Notice Sur La Loi Que La Population Suit Dans Son Accroissement. Correspondance Mathématique et Physique Publiée Par A.” </w:t>
      </w:r>
      <w:r w:rsidRPr="004D4A11">
        <w:rPr>
          <w:rFonts w:ascii="Times New Roman" w:hAnsi="Times New Roman" w:cs="Times New Roman"/>
          <w:i/>
          <w:iCs/>
          <w:noProof/>
        </w:rPr>
        <w:t>Quetelet</w:t>
      </w:r>
      <w:r w:rsidRPr="004D4A11">
        <w:rPr>
          <w:rFonts w:ascii="Times New Roman" w:hAnsi="Times New Roman" w:cs="Times New Roman"/>
          <w:noProof/>
        </w:rPr>
        <w:t xml:space="preserve"> 10: 113–121.</w:t>
      </w:r>
    </w:p>
    <w:p w14:paraId="48D563B6"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Ward, Eric J. 2008. “A Review and Comparison of Four Commonly Used Bayesian and Maximum Likelihood Model Selection Tools.” </w:t>
      </w:r>
      <w:r w:rsidRPr="004D4A11">
        <w:rPr>
          <w:rFonts w:ascii="Times New Roman" w:hAnsi="Times New Roman" w:cs="Times New Roman"/>
          <w:i/>
          <w:iCs/>
          <w:noProof/>
        </w:rPr>
        <w:t>Ecological Modelling</w:t>
      </w:r>
      <w:r w:rsidRPr="004D4A11">
        <w:rPr>
          <w:rFonts w:ascii="Times New Roman" w:hAnsi="Times New Roman" w:cs="Times New Roman"/>
          <w:noProof/>
        </w:rPr>
        <w:t xml:space="preserve"> 211 (1-2): 1–10. doi:10.1016/j.ecolmodel.2007.10.030.</w:t>
      </w:r>
    </w:p>
    <w:p w14:paraId="3D5F1622"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Waskom, Michael, Olga Botvinnik, Paul Hobson, Jordi Warmenhoven, John B Cole, Yaroslav Halchenko, Jake Vanderplas, et al. 2015. “Seaborn: v0.6.0 (June 2015).” doi:10.5281/zenodo.19108.</w:t>
      </w:r>
    </w:p>
    <w:p w14:paraId="03E0E81A"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Wiser, Michael J, and Richard E. Lenski. 2015. “A Comparison of Methods to Measure Fitness in Escherichia Coli.” </w:t>
      </w:r>
      <w:r w:rsidRPr="004D4A11">
        <w:rPr>
          <w:rFonts w:ascii="Times New Roman" w:hAnsi="Times New Roman" w:cs="Times New Roman"/>
          <w:i/>
          <w:iCs/>
          <w:noProof/>
        </w:rPr>
        <w:t>PLOS ONE</w:t>
      </w:r>
      <w:r w:rsidRPr="004D4A11">
        <w:rPr>
          <w:rFonts w:ascii="Times New Roman" w:hAnsi="Times New Roman" w:cs="Times New Roman"/>
          <w:noProof/>
        </w:rPr>
        <w:t xml:space="preserve"> 10 (5): e0126210. doi:10.1371/journal.pone.0126210.</w:t>
      </w:r>
    </w:p>
    <w:p w14:paraId="6634E770"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4D4A11">
        <w:rPr>
          <w:rFonts w:ascii="Times New Roman" w:hAnsi="Times New Roman" w:cs="Times New Roman"/>
          <w:i/>
          <w:iCs/>
          <w:noProof/>
        </w:rPr>
        <w:t>Molecular Systems Biology</w:t>
      </w:r>
      <w:r w:rsidRPr="004D4A11">
        <w:rPr>
          <w:rFonts w:ascii="Times New Roman" w:hAnsi="Times New Roman" w:cs="Times New Roman"/>
          <w:noProof/>
        </w:rPr>
        <w:t xml:space="preserve"> 9 (683): 683. doi:10.1038/msb.2013.39.</w:t>
      </w:r>
    </w:p>
    <w:p w14:paraId="169FA428" w14:textId="77777777" w:rsidR="004D4A11" w:rsidRPr="004D4A11" w:rsidRDefault="004D4A11" w:rsidP="004D4A11">
      <w:pPr>
        <w:widowControl w:val="0"/>
        <w:autoSpaceDE w:val="0"/>
        <w:autoSpaceDN w:val="0"/>
        <w:adjustRightInd w:val="0"/>
        <w:spacing w:before="100" w:after="100"/>
        <w:ind w:left="480" w:hanging="480"/>
        <w:rPr>
          <w:rFonts w:ascii="Times New Roman" w:hAnsi="Times New Roman" w:cs="Times New Roman"/>
          <w:noProof/>
        </w:rPr>
      </w:pPr>
      <w:r w:rsidRPr="004D4A11">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4D4A11">
        <w:rPr>
          <w:rFonts w:ascii="Times New Roman" w:hAnsi="Times New Roman" w:cs="Times New Roman"/>
          <w:i/>
          <w:iCs/>
          <w:noProof/>
        </w:rPr>
        <w:t>Nucleic Acids Research</w:t>
      </w:r>
      <w:r w:rsidRPr="004D4A11">
        <w:rPr>
          <w:rFonts w:ascii="Times New Roman" w:hAnsi="Times New Roman" w:cs="Times New Roman"/>
          <w:noProof/>
        </w:rPr>
        <w:t xml:space="preserve"> 41 (9): e98–e98. doi:10.1093/nar/gkt151.</w:t>
      </w:r>
    </w:p>
    <w:p w14:paraId="1D182A15" w14:textId="38C86658" w:rsidR="00BC14C2" w:rsidRPr="00BC14C2" w:rsidRDefault="00BC14C2" w:rsidP="004D4A11">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7"/>
      <w:headerReference w:type="default" r:id="rId18"/>
      <w:footerReference w:type="even" r:id="rId19"/>
      <w:footerReference w:type="default" r:id="rId20"/>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5B6BAF" w:rsidRDefault="005B6BAF" w:rsidP="00A362F7">
      <w:r>
        <w:separator/>
      </w:r>
    </w:p>
  </w:endnote>
  <w:endnote w:type="continuationSeparator" w:id="0">
    <w:p w14:paraId="6CFC188D" w14:textId="77777777" w:rsidR="005B6BAF" w:rsidRDefault="005B6BAF"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5B6BAF" w:rsidRDefault="005B6BAF">
        <w:pPr>
          <w:pStyle w:val="Footer"/>
          <w:jc w:val="center"/>
        </w:pPr>
        <w:r>
          <w:fldChar w:fldCharType="begin"/>
        </w:r>
        <w:r>
          <w:instrText xml:space="preserve"> PAGE   \* MERGEFORMAT </w:instrText>
        </w:r>
        <w:r>
          <w:fldChar w:fldCharType="separate"/>
        </w:r>
        <w:r w:rsidR="004D4A11">
          <w:rPr>
            <w:noProof/>
          </w:rPr>
          <w:t>24</w:t>
        </w:r>
        <w:r>
          <w:rPr>
            <w:noProof/>
          </w:rPr>
          <w:fldChar w:fldCharType="end"/>
        </w:r>
      </w:p>
    </w:sdtContent>
  </w:sdt>
  <w:p w14:paraId="04BCEBB2" w14:textId="77777777" w:rsidR="005B6BAF" w:rsidRDefault="005B6B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5B6BAF" w:rsidRDefault="005B6BAF" w:rsidP="00E95165">
        <w:pPr>
          <w:pStyle w:val="Footer"/>
          <w:jc w:val="center"/>
        </w:pPr>
        <w:r>
          <w:fldChar w:fldCharType="begin"/>
        </w:r>
        <w:r w:rsidRPr="00E95165">
          <w:instrText xml:space="preserve"> PAGE   \* MERGEFORMAT </w:instrText>
        </w:r>
        <w:r>
          <w:fldChar w:fldCharType="separate"/>
        </w:r>
        <w:r w:rsidR="004D4A11">
          <w:rPr>
            <w:noProof/>
          </w:rPr>
          <w:t>25</w:t>
        </w:r>
        <w:r>
          <w:rPr>
            <w:noProof/>
          </w:rPr>
          <w:fldChar w:fldCharType="end"/>
        </w:r>
      </w:p>
    </w:sdtContent>
  </w:sdt>
  <w:p w14:paraId="4FA56F78" w14:textId="77777777" w:rsidR="005B6BAF" w:rsidRDefault="005B6BAF"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5B6BAF" w:rsidRDefault="005B6BAF" w:rsidP="00A362F7">
      <w:r>
        <w:separator/>
      </w:r>
    </w:p>
  </w:footnote>
  <w:footnote w:type="continuationSeparator" w:id="0">
    <w:p w14:paraId="720B2685" w14:textId="77777777" w:rsidR="005B6BAF" w:rsidRDefault="005B6BAF"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5B6BAF" w:rsidRDefault="005B6BAF"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5B6BAF" w:rsidRDefault="005B6BAF"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16386"/>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0BD1"/>
    <w:rsid w:val="000363EF"/>
    <w:rsid w:val="00044070"/>
    <w:rsid w:val="00046A28"/>
    <w:rsid w:val="00051459"/>
    <w:rsid w:val="00060445"/>
    <w:rsid w:val="00063C37"/>
    <w:rsid w:val="00077B31"/>
    <w:rsid w:val="00086EFC"/>
    <w:rsid w:val="00090EE9"/>
    <w:rsid w:val="000945FA"/>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E51"/>
    <w:rsid w:val="001E63B9"/>
    <w:rsid w:val="001F25C6"/>
    <w:rsid w:val="00200E78"/>
    <w:rsid w:val="002065DF"/>
    <w:rsid w:val="00212934"/>
    <w:rsid w:val="002136EB"/>
    <w:rsid w:val="002168D9"/>
    <w:rsid w:val="00223CEC"/>
    <w:rsid w:val="00231A0D"/>
    <w:rsid w:val="00232E7C"/>
    <w:rsid w:val="00241CDA"/>
    <w:rsid w:val="0025255E"/>
    <w:rsid w:val="002545FB"/>
    <w:rsid w:val="00257515"/>
    <w:rsid w:val="00266364"/>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81281"/>
    <w:rsid w:val="00387A5F"/>
    <w:rsid w:val="003D0164"/>
    <w:rsid w:val="003E7D70"/>
    <w:rsid w:val="00406968"/>
    <w:rsid w:val="00412582"/>
    <w:rsid w:val="00425869"/>
    <w:rsid w:val="0044050E"/>
    <w:rsid w:val="00443E6C"/>
    <w:rsid w:val="00451F50"/>
    <w:rsid w:val="00452F39"/>
    <w:rsid w:val="00464BA0"/>
    <w:rsid w:val="004762FF"/>
    <w:rsid w:val="004A72EC"/>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816A6"/>
    <w:rsid w:val="005B6BAF"/>
    <w:rsid w:val="005B79A5"/>
    <w:rsid w:val="005C2E39"/>
    <w:rsid w:val="005D3157"/>
    <w:rsid w:val="005D40CB"/>
    <w:rsid w:val="005D602E"/>
    <w:rsid w:val="005F02B4"/>
    <w:rsid w:val="005F1042"/>
    <w:rsid w:val="00604C25"/>
    <w:rsid w:val="006147AD"/>
    <w:rsid w:val="006161B0"/>
    <w:rsid w:val="00634747"/>
    <w:rsid w:val="00634C7E"/>
    <w:rsid w:val="00655054"/>
    <w:rsid w:val="00670FC1"/>
    <w:rsid w:val="006714D6"/>
    <w:rsid w:val="006748D6"/>
    <w:rsid w:val="00675E28"/>
    <w:rsid w:val="006775F0"/>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5D4D"/>
    <w:rsid w:val="00756197"/>
    <w:rsid w:val="007626A1"/>
    <w:rsid w:val="00765CD6"/>
    <w:rsid w:val="00766DFC"/>
    <w:rsid w:val="00771D41"/>
    <w:rsid w:val="00783B79"/>
    <w:rsid w:val="00787034"/>
    <w:rsid w:val="007917E5"/>
    <w:rsid w:val="00797787"/>
    <w:rsid w:val="007A5D05"/>
    <w:rsid w:val="007B695D"/>
    <w:rsid w:val="007C0F87"/>
    <w:rsid w:val="007E461D"/>
    <w:rsid w:val="007E465E"/>
    <w:rsid w:val="007F2D48"/>
    <w:rsid w:val="00811C45"/>
    <w:rsid w:val="00814C7A"/>
    <w:rsid w:val="008200D3"/>
    <w:rsid w:val="00837DFB"/>
    <w:rsid w:val="00840031"/>
    <w:rsid w:val="008404BC"/>
    <w:rsid w:val="008436AC"/>
    <w:rsid w:val="008445BE"/>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6E97"/>
    <w:rsid w:val="00A362F7"/>
    <w:rsid w:val="00A37B5D"/>
    <w:rsid w:val="00A40DE2"/>
    <w:rsid w:val="00A4145D"/>
    <w:rsid w:val="00A415D4"/>
    <w:rsid w:val="00A4385B"/>
    <w:rsid w:val="00A558C7"/>
    <w:rsid w:val="00A64172"/>
    <w:rsid w:val="00A72762"/>
    <w:rsid w:val="00A87CA6"/>
    <w:rsid w:val="00A91311"/>
    <w:rsid w:val="00A94C84"/>
    <w:rsid w:val="00AB3A96"/>
    <w:rsid w:val="00AB4A66"/>
    <w:rsid w:val="00AB6F03"/>
    <w:rsid w:val="00AC7A5E"/>
    <w:rsid w:val="00AD6A92"/>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D72E5"/>
    <w:rsid w:val="00E14ACF"/>
    <w:rsid w:val="00E22922"/>
    <w:rsid w:val="00E33F77"/>
    <w:rsid w:val="00E36AEA"/>
    <w:rsid w:val="00E429B2"/>
    <w:rsid w:val="00E50794"/>
    <w:rsid w:val="00E61648"/>
    <w:rsid w:val="00E61B9A"/>
    <w:rsid w:val="00E74D07"/>
    <w:rsid w:val="00E77F4F"/>
    <w:rsid w:val="00E842FC"/>
    <w:rsid w:val="00E90C5B"/>
    <w:rsid w:val="00E95165"/>
    <w:rsid w:val="00EB198A"/>
    <w:rsid w:val="00EB59A8"/>
    <w:rsid w:val="00EB6B87"/>
    <w:rsid w:val="00EB7652"/>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80CD3"/>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6"/>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urveball.yoavram.c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curveball.yoavram.com"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2.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SIST02.XSL" StyleName="SIST02"/>
</file>

<file path=customXml/item2.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39CB321-FA1D-4C54-81A8-ACA9DBFC02E6}">
  <ds:schemaRefs>
    <ds:schemaRef ds:uri="http://schemas.openxmlformats.org/officeDocument/2006/bibliography"/>
  </ds:schemaRefs>
</ds:datastoreItem>
</file>

<file path=customXml/itemProps2.xml><?xml version="1.0" encoding="utf-8"?>
<ds:datastoreItem xmlns:ds="http://schemas.openxmlformats.org/officeDocument/2006/customXml" ds:itemID="{3A97245F-5B89-49ED-A962-EF110B583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7</TotalTime>
  <Pages>25</Pages>
  <Words>26776</Words>
  <Characters>133884</Characters>
  <Application>Microsoft Office Word</Application>
  <DocSecurity>0</DocSecurity>
  <Lines>1115</Lines>
  <Paragraphs>32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0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36</cp:revision>
  <cp:lastPrinted>2015-07-23T12:55:00Z</cp:lastPrinted>
  <dcterms:created xsi:type="dcterms:W3CDTF">2016-01-04T10:32:00Z</dcterms:created>
  <dcterms:modified xsi:type="dcterms:W3CDTF">2016-01-0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